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DCA58" w14:textId="5A25D649" w:rsidR="005C01C1" w:rsidRDefault="00486A5B" w:rsidP="00006155">
      <w:pPr>
        <w:jc w:val="center"/>
        <w:rPr>
          <w:rFonts w:asciiTheme="majorBidi" w:hAnsiTheme="majorBidi" w:cstheme="majorBidi"/>
          <w:b/>
          <w:bCs/>
          <w:sz w:val="24"/>
          <w:szCs w:val="24"/>
        </w:rPr>
      </w:pPr>
      <w:r>
        <w:rPr>
          <w:rFonts w:asciiTheme="majorBidi" w:hAnsiTheme="majorBidi" w:cstheme="majorBidi"/>
          <w:b/>
          <w:bCs/>
          <w:sz w:val="24"/>
          <w:szCs w:val="24"/>
        </w:rPr>
        <w:t>I</w:t>
      </w:r>
      <w:r w:rsidR="005C01C1" w:rsidRPr="009D2C55">
        <w:rPr>
          <w:rFonts w:asciiTheme="majorBidi" w:hAnsiTheme="majorBidi" w:cstheme="majorBidi"/>
          <w:b/>
          <w:bCs/>
          <w:sz w:val="24"/>
          <w:szCs w:val="24"/>
        </w:rPr>
        <w:t>mpact</w:t>
      </w:r>
      <w:r w:rsidR="004105E0" w:rsidRPr="009D2C55">
        <w:rPr>
          <w:rFonts w:asciiTheme="majorBidi" w:hAnsiTheme="majorBidi" w:cstheme="majorBidi"/>
          <w:b/>
          <w:bCs/>
          <w:sz w:val="24"/>
          <w:szCs w:val="24"/>
        </w:rPr>
        <w:t>s</w:t>
      </w:r>
      <w:r w:rsidR="005C01C1" w:rsidRPr="009D2C55">
        <w:rPr>
          <w:rFonts w:asciiTheme="majorBidi" w:hAnsiTheme="majorBidi" w:cstheme="majorBidi"/>
          <w:b/>
          <w:bCs/>
          <w:sz w:val="24"/>
          <w:szCs w:val="24"/>
        </w:rPr>
        <w:t xml:space="preserve"> of Humic Acid on </w:t>
      </w:r>
      <w:r w:rsidR="00235740">
        <w:rPr>
          <w:rFonts w:asciiTheme="majorBidi" w:hAnsiTheme="majorBidi" w:cstheme="majorBidi"/>
          <w:b/>
          <w:bCs/>
          <w:sz w:val="24"/>
          <w:szCs w:val="24"/>
        </w:rPr>
        <w:t>G</w:t>
      </w:r>
      <w:r w:rsidR="005C01C1" w:rsidRPr="009D2C55">
        <w:rPr>
          <w:rFonts w:asciiTheme="majorBidi" w:hAnsiTheme="majorBidi" w:cstheme="majorBidi"/>
          <w:b/>
          <w:bCs/>
          <w:sz w:val="24"/>
          <w:szCs w:val="24"/>
        </w:rPr>
        <w:t xml:space="preserve">rowth and </w:t>
      </w:r>
      <w:r w:rsidR="00235740">
        <w:rPr>
          <w:rFonts w:asciiTheme="majorBidi" w:hAnsiTheme="majorBidi" w:cstheme="majorBidi"/>
          <w:b/>
          <w:bCs/>
          <w:sz w:val="24"/>
          <w:szCs w:val="24"/>
        </w:rPr>
        <w:t>Y</w:t>
      </w:r>
      <w:r w:rsidR="005C01C1" w:rsidRPr="009D2C55">
        <w:rPr>
          <w:rFonts w:asciiTheme="majorBidi" w:hAnsiTheme="majorBidi" w:cstheme="majorBidi"/>
          <w:b/>
          <w:bCs/>
          <w:sz w:val="24"/>
          <w:szCs w:val="24"/>
        </w:rPr>
        <w:t xml:space="preserve">ield of </w:t>
      </w:r>
      <w:r w:rsidR="00235740">
        <w:rPr>
          <w:rFonts w:asciiTheme="majorBidi" w:hAnsiTheme="majorBidi" w:cstheme="majorBidi"/>
          <w:b/>
          <w:bCs/>
          <w:sz w:val="24"/>
          <w:szCs w:val="24"/>
        </w:rPr>
        <w:t>W</w:t>
      </w:r>
      <w:r w:rsidR="005C01C1" w:rsidRPr="009D2C55">
        <w:rPr>
          <w:rFonts w:asciiTheme="majorBidi" w:hAnsiTheme="majorBidi" w:cstheme="majorBidi"/>
          <w:b/>
          <w:bCs/>
          <w:sz w:val="24"/>
          <w:szCs w:val="24"/>
        </w:rPr>
        <w:t>heat</w:t>
      </w:r>
      <w:r w:rsidR="003630CF" w:rsidRPr="009D2C55">
        <w:rPr>
          <w:rFonts w:asciiTheme="majorBidi" w:hAnsiTheme="majorBidi" w:cstheme="majorBidi"/>
          <w:b/>
          <w:bCs/>
          <w:sz w:val="24"/>
          <w:szCs w:val="24"/>
        </w:rPr>
        <w:t xml:space="preserve">: A </w:t>
      </w:r>
      <w:r w:rsidR="004E3DE3">
        <w:rPr>
          <w:rFonts w:asciiTheme="majorBidi" w:hAnsiTheme="majorBidi" w:cstheme="majorBidi"/>
          <w:b/>
          <w:bCs/>
          <w:sz w:val="24"/>
          <w:szCs w:val="24"/>
          <w:lang w:val="en-US" w:bidi="ps-AF"/>
        </w:rPr>
        <w:t>review</w:t>
      </w:r>
    </w:p>
    <w:p w14:paraId="3DC911F9" w14:textId="77777777" w:rsidR="00921F12" w:rsidRDefault="00921F12" w:rsidP="00921F12">
      <w:pPr>
        <w:jc w:val="center"/>
      </w:pPr>
      <w:r w:rsidRPr="008C3E51">
        <w:rPr>
          <w:rFonts w:asciiTheme="majorBidi" w:hAnsiTheme="majorBidi" w:cstheme="majorBidi"/>
          <w:sz w:val="20"/>
          <w:szCs w:val="20"/>
          <w:lang w:val="en-US" w:bidi="ps-AF"/>
        </w:rPr>
        <w:t>MOHAMMAD SADIQ SALIHI</w:t>
      </w:r>
      <w:r w:rsidRPr="008C3E51">
        <w:rPr>
          <w:rFonts w:asciiTheme="majorBidi" w:hAnsiTheme="majorBidi" w:cstheme="majorBidi"/>
          <w:sz w:val="20"/>
          <w:szCs w:val="20"/>
          <w:vertAlign w:val="superscript"/>
          <w:lang w:val="en-US" w:bidi="ps-AF"/>
        </w:rPr>
        <w:t>1*</w:t>
      </w:r>
    </w:p>
    <w:p w14:paraId="65C34935" w14:textId="77777777" w:rsidR="00921F12" w:rsidRDefault="00921F12" w:rsidP="00921F12">
      <w:pPr>
        <w:spacing w:after="0" w:line="240" w:lineRule="auto"/>
        <w:jc w:val="center"/>
        <w:rPr>
          <w:rFonts w:asciiTheme="majorBidi" w:hAnsiTheme="majorBidi" w:cstheme="majorBidi"/>
          <w:sz w:val="20"/>
          <w:szCs w:val="20"/>
          <w:lang w:val="en-US" w:bidi="ps-AF"/>
        </w:rPr>
      </w:pPr>
      <w:r w:rsidRPr="008C3E51">
        <w:rPr>
          <w:rFonts w:asciiTheme="majorBidi" w:hAnsiTheme="majorBidi" w:cstheme="majorBidi"/>
          <w:sz w:val="20"/>
          <w:szCs w:val="20"/>
          <w:vertAlign w:val="superscript"/>
          <w:lang w:val="en-US" w:bidi="ps-AF"/>
        </w:rPr>
        <w:t>1</w:t>
      </w:r>
      <w:r w:rsidRPr="008C3E51">
        <w:rPr>
          <w:rFonts w:asciiTheme="majorBidi" w:hAnsiTheme="majorBidi" w:cstheme="majorBidi"/>
          <w:sz w:val="20"/>
          <w:szCs w:val="20"/>
          <w:lang w:val="en-US" w:bidi="ps-AF"/>
        </w:rPr>
        <w:t>Department of Soil Science and Irrigation, Faculty of Plant Sciences, Afghanistan national Agricultural Sciences and Technology university (ANASTU), Kandahar, Afghanistan.</w:t>
      </w:r>
    </w:p>
    <w:p w14:paraId="0FDC6899" w14:textId="77777777" w:rsidR="00921F12" w:rsidRPr="008C3E51" w:rsidRDefault="00921F12" w:rsidP="00921F12">
      <w:pPr>
        <w:spacing w:after="0" w:line="360" w:lineRule="auto"/>
        <w:jc w:val="center"/>
        <w:rPr>
          <w:rFonts w:asciiTheme="majorBidi" w:hAnsiTheme="majorBidi" w:cstheme="majorBidi"/>
          <w:b/>
          <w:bCs/>
          <w:sz w:val="20"/>
          <w:szCs w:val="20"/>
          <w:lang w:val="en-US" w:bidi="ps-AF"/>
        </w:rPr>
      </w:pPr>
      <w:r w:rsidRPr="008C3E51">
        <w:rPr>
          <w:rFonts w:asciiTheme="majorBidi" w:hAnsiTheme="majorBidi" w:cstheme="majorBidi"/>
          <w:sz w:val="20"/>
          <w:szCs w:val="20"/>
          <w:vertAlign w:val="superscript"/>
          <w:lang w:val="en-US" w:bidi="ps-AF"/>
        </w:rPr>
        <w:t>*</w:t>
      </w:r>
      <w:r w:rsidRPr="008C3E51">
        <w:rPr>
          <w:rFonts w:asciiTheme="majorBidi" w:hAnsiTheme="majorBidi" w:cstheme="majorBidi"/>
          <w:sz w:val="20"/>
          <w:szCs w:val="20"/>
          <w:lang w:val="en-US" w:bidi="ps-AF"/>
        </w:rPr>
        <w:t>Corresponding author`s email:</w:t>
      </w:r>
      <w:r w:rsidRPr="008C3E51">
        <w:rPr>
          <w:rFonts w:asciiTheme="majorBidi" w:hAnsiTheme="majorBidi" w:cstheme="majorBidi"/>
          <w:b/>
          <w:bCs/>
          <w:sz w:val="20"/>
          <w:szCs w:val="20"/>
          <w:lang w:val="en-US" w:bidi="ps-AF"/>
        </w:rPr>
        <w:t xml:space="preserve"> </w:t>
      </w:r>
      <w:hyperlink r:id="rId6" w:history="1">
        <w:r w:rsidRPr="008C3E51">
          <w:rPr>
            <w:rStyle w:val="Hyperlink"/>
            <w:rFonts w:asciiTheme="majorBidi" w:hAnsiTheme="majorBidi" w:cstheme="majorBidi"/>
            <w:b/>
            <w:bCs/>
            <w:sz w:val="20"/>
            <w:szCs w:val="20"/>
            <w:lang w:val="en-US" w:bidi="ps-AF"/>
          </w:rPr>
          <w:t>s.salihi@anastu.edu.af</w:t>
        </w:r>
      </w:hyperlink>
      <w:r w:rsidRPr="008C3E51">
        <w:rPr>
          <w:rStyle w:val="Hyperlink"/>
          <w:rFonts w:asciiTheme="majorBidi" w:hAnsiTheme="majorBidi" w:cstheme="majorBidi"/>
          <w:b/>
          <w:bCs/>
          <w:sz w:val="20"/>
          <w:szCs w:val="20"/>
          <w:lang w:val="en-US" w:bidi="ps-AF"/>
        </w:rPr>
        <w:t>, salihimohammadsadiq38@gmail.com</w:t>
      </w:r>
    </w:p>
    <w:p w14:paraId="5853F2FF" w14:textId="64B54001" w:rsidR="00DA6400" w:rsidRPr="00921F12" w:rsidRDefault="00921F12" w:rsidP="00921F12">
      <w:pPr>
        <w:spacing w:after="0" w:line="240" w:lineRule="auto"/>
        <w:jc w:val="center"/>
        <w:rPr>
          <w:rFonts w:asciiTheme="majorBidi" w:hAnsiTheme="majorBidi" w:cstheme="majorBidi"/>
          <w:sz w:val="20"/>
          <w:szCs w:val="20"/>
          <w:lang w:val="en-US" w:bidi="ps-AF"/>
        </w:rPr>
      </w:pPr>
      <w:r w:rsidRPr="00921F12">
        <w:rPr>
          <w:rFonts w:asciiTheme="majorBidi" w:hAnsiTheme="majorBidi" w:cstheme="majorBidi"/>
          <w:sz w:val="20"/>
          <w:szCs w:val="20"/>
          <w:lang w:val="en-US" w:bidi="ps-AF"/>
        </w:rPr>
        <w:t>ORCID: 0000-0002-9518-1611</w:t>
      </w:r>
    </w:p>
    <w:p w14:paraId="7CB20255" w14:textId="228455C4" w:rsidR="004105E0" w:rsidRPr="009D2C55" w:rsidRDefault="004105E0" w:rsidP="004105E0">
      <w:pPr>
        <w:rPr>
          <w:rFonts w:asciiTheme="majorBidi" w:hAnsiTheme="majorBidi" w:cstheme="majorBidi"/>
          <w:b/>
          <w:bCs/>
          <w:sz w:val="24"/>
          <w:szCs w:val="24"/>
        </w:rPr>
      </w:pPr>
      <w:r w:rsidRPr="009D2C55">
        <w:rPr>
          <w:rFonts w:asciiTheme="majorBidi" w:hAnsiTheme="majorBidi" w:cstheme="majorBidi"/>
          <w:b/>
          <w:bCs/>
          <w:sz w:val="24"/>
          <w:szCs w:val="24"/>
        </w:rPr>
        <w:t>Abstract</w:t>
      </w:r>
    </w:p>
    <w:p w14:paraId="49DAF819" w14:textId="1A674A4A" w:rsidR="00815DB3" w:rsidRPr="009D2C55" w:rsidRDefault="00095D50" w:rsidP="00992325">
      <w:pPr>
        <w:spacing w:line="240" w:lineRule="auto"/>
        <w:jc w:val="both"/>
        <w:rPr>
          <w:rFonts w:asciiTheme="majorBidi" w:hAnsiTheme="majorBidi" w:cstheme="majorBidi"/>
          <w:sz w:val="24"/>
          <w:szCs w:val="24"/>
        </w:rPr>
      </w:pPr>
      <w:r w:rsidRPr="00095D50">
        <w:rPr>
          <w:rFonts w:asciiTheme="majorBidi" w:hAnsiTheme="majorBidi" w:cstheme="majorBidi"/>
          <w:sz w:val="24"/>
          <w:szCs w:val="24"/>
        </w:rPr>
        <w:t>Wheat (</w:t>
      </w:r>
      <w:r w:rsidRPr="00095D50">
        <w:rPr>
          <w:rFonts w:asciiTheme="majorBidi" w:hAnsiTheme="majorBidi" w:cstheme="majorBidi"/>
          <w:i/>
          <w:iCs/>
          <w:sz w:val="24"/>
          <w:szCs w:val="24"/>
        </w:rPr>
        <w:t xml:space="preserve">Triticum </w:t>
      </w:r>
      <w:proofErr w:type="spellStart"/>
      <w:r w:rsidRPr="00095D50">
        <w:rPr>
          <w:rFonts w:asciiTheme="majorBidi" w:hAnsiTheme="majorBidi" w:cstheme="majorBidi"/>
          <w:i/>
          <w:iCs/>
          <w:sz w:val="24"/>
          <w:szCs w:val="24"/>
        </w:rPr>
        <w:t>aestivum</w:t>
      </w:r>
      <w:proofErr w:type="spellEnd"/>
      <w:r w:rsidRPr="00095D50">
        <w:rPr>
          <w:rFonts w:asciiTheme="majorBidi" w:hAnsiTheme="majorBidi" w:cstheme="majorBidi"/>
          <w:sz w:val="24"/>
          <w:szCs w:val="24"/>
        </w:rPr>
        <w:t xml:space="preserve"> L.) is one of the most significant crops and provides 20% of the calories of a large number of populations worldwide. Soil organic matter is one of the most important parts of the soil that directly affects the soil fertility and textures. Humic substances are parts of humus in soil organic matter produced from the physical, chemical, and microbiological transformation of biomolecules.  The application of Humic acid is a common method for improving not only crop growth, and yield, however soil fertility. The effects of Humic Acid on wheat have been studied widely, however, the best type of humic acid and the proper method of application of humic acid to the soil for wheat is still not stated. The review aims to investigate a sustainable method of wheat production using Humic acid to reduce the negative effects of chemical fertilizers and climate change factors. It is reported that the Humic acid increased wheat plant growth parameters such as shoot length, root length, shoot dry weight, root dry weight, and chlorophyll content by (18%), (29%), (76%), (100%) and (96%) respectively. Furthermore, Humic acid increased significantly wheat yield and yield components such as spike length (14.66%), number of spike m</w:t>
      </w:r>
      <w:r w:rsidRPr="00095D50">
        <w:rPr>
          <w:rFonts w:asciiTheme="majorBidi" w:hAnsiTheme="majorBidi" w:cstheme="majorBidi"/>
          <w:sz w:val="24"/>
          <w:szCs w:val="24"/>
          <w:vertAlign w:val="superscript"/>
        </w:rPr>
        <w:t>-2</w:t>
      </w:r>
      <w:r w:rsidRPr="00095D50">
        <w:rPr>
          <w:rFonts w:asciiTheme="majorBidi" w:hAnsiTheme="majorBidi" w:cstheme="majorBidi"/>
          <w:sz w:val="24"/>
          <w:szCs w:val="24"/>
        </w:rPr>
        <w:t xml:space="preserve"> (28.73%), number of spikelet/spike (23.52%), and 1000 grain weight (23.90%). Humic acid is a sustainable organic substance, and the application of Humic acid can improve wheat production sustainably to produce sufficient food for the world and Afghanistan's increasing population.</w:t>
      </w:r>
    </w:p>
    <w:p w14:paraId="15E80ADD" w14:textId="0A25368A" w:rsidR="00EE2E94" w:rsidRPr="009A2609" w:rsidRDefault="00A90D49" w:rsidP="009A2609">
      <w:pPr>
        <w:rPr>
          <w:rFonts w:asciiTheme="majorBidi" w:hAnsiTheme="majorBidi" w:cstheme="majorBidi"/>
          <w:sz w:val="24"/>
          <w:szCs w:val="24"/>
        </w:rPr>
      </w:pPr>
      <w:r w:rsidRPr="009D2C55">
        <w:rPr>
          <w:rFonts w:asciiTheme="majorBidi" w:hAnsiTheme="majorBidi" w:cstheme="majorBidi"/>
          <w:b/>
          <w:bCs/>
          <w:sz w:val="24"/>
          <w:szCs w:val="24"/>
        </w:rPr>
        <w:t>Key words</w:t>
      </w:r>
      <w:r w:rsidR="009A2609">
        <w:rPr>
          <w:rFonts w:asciiTheme="majorBidi" w:hAnsiTheme="majorBidi" w:cstheme="majorBidi"/>
          <w:b/>
          <w:bCs/>
          <w:sz w:val="24"/>
          <w:szCs w:val="24"/>
        </w:rPr>
        <w:t xml:space="preserve">: </w:t>
      </w:r>
      <w:r w:rsidR="009A2609" w:rsidRPr="009A2609">
        <w:rPr>
          <w:rFonts w:asciiTheme="majorBidi" w:hAnsiTheme="majorBidi" w:cstheme="majorBidi"/>
          <w:sz w:val="24"/>
          <w:szCs w:val="24"/>
        </w:rPr>
        <w:t>Humic acid, Wheat, Wheat growth, Wheat yield</w:t>
      </w:r>
      <w:r w:rsidR="00F33EAF">
        <w:rPr>
          <w:rFonts w:asciiTheme="majorBidi" w:hAnsiTheme="majorBidi" w:cstheme="majorBidi"/>
          <w:sz w:val="24"/>
          <w:szCs w:val="24"/>
        </w:rPr>
        <w:t>.</w:t>
      </w:r>
    </w:p>
    <w:p w14:paraId="29B6005C" w14:textId="6D7809AC" w:rsidR="005C01C1" w:rsidRPr="009D2C55" w:rsidRDefault="005C01C1"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Introduction</w:t>
      </w:r>
    </w:p>
    <w:p w14:paraId="7B466FE7" w14:textId="61CAE5D5" w:rsidR="00376820" w:rsidRPr="009D2C55" w:rsidRDefault="008156C5" w:rsidP="003630CF">
      <w:pPr>
        <w:jc w:val="both"/>
        <w:rPr>
          <w:rFonts w:asciiTheme="majorBidi" w:hAnsiTheme="majorBidi" w:cstheme="majorBidi"/>
          <w:sz w:val="24"/>
          <w:szCs w:val="24"/>
        </w:rPr>
      </w:pPr>
      <w:r w:rsidRPr="009D2C55">
        <w:rPr>
          <w:rFonts w:asciiTheme="majorBidi" w:hAnsiTheme="majorBidi" w:cstheme="majorBidi"/>
          <w:sz w:val="24"/>
          <w:szCs w:val="24"/>
        </w:rPr>
        <w:t>Wheat is</w:t>
      </w:r>
      <w:r w:rsidR="00344A84" w:rsidRPr="009D2C55">
        <w:rPr>
          <w:rFonts w:asciiTheme="majorBidi" w:hAnsiTheme="majorBidi" w:cstheme="majorBidi"/>
          <w:sz w:val="24"/>
          <w:szCs w:val="24"/>
        </w:rPr>
        <w:t xml:space="preserve"> one of </w:t>
      </w:r>
      <w:r w:rsidRPr="009D2C55">
        <w:rPr>
          <w:rFonts w:asciiTheme="majorBidi" w:hAnsiTheme="majorBidi" w:cstheme="majorBidi"/>
          <w:sz w:val="24"/>
          <w:szCs w:val="24"/>
        </w:rPr>
        <w:t xml:space="preserve"> the most significant crop worldwide, and it is provides 20% of the calories</w:t>
      </w:r>
      <w:r w:rsidR="00344A84" w:rsidRPr="009D2C55">
        <w:rPr>
          <w:rFonts w:asciiTheme="majorBidi" w:hAnsiTheme="majorBidi" w:cstheme="majorBidi"/>
          <w:sz w:val="24"/>
          <w:szCs w:val="24"/>
        </w:rPr>
        <w:t xml:space="preserve"> of large number of population around the world</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Awad","given":"Ahmad A.M","non-dropping-particle":"","parse-names":false,"suffix":""},{"dropping-particle":"","family":"El-Taib","given":"Ashraf B.A","non-dropping-particle":"","parse-names":false,"suffix":""},{"dropping-particle":"","family":"Sweed","given":"Atef A.A","non-dropping-particle":"","parse-names":false,"suffix":""},{"dropping-particle":"","family":"and Omran","given":"Aya A.M et al.","non-dropping-particle":"","parse-names":false,"suffix":""}],"container-title":"Agronomy","id":"ITEM-1","issue":"705","issued":{"date-parts":[["2022"]]},"title":"Nutrient Contents and Productivity of Triticum aestivum Plants Grown in Clay Loam Soil Depending on Humic Substances and Varieties and Their Interactions Ahmed","type":"article-journal","volume":"12"},"uris":["http://www.mendeley.com/documents/?uuid=1de46107-c408-4c11-a33e-76ecaa4c8902"]}],"mendeley":{"formattedCitation":"(Awad et al., 2022)","plainTextFormattedCitation":"(Awad et al., 2022)","previouslyFormattedCitation":"(Awad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wad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w:t>
      </w:r>
      <w:r w:rsidR="00344A84" w:rsidRPr="009D2C55">
        <w:rPr>
          <w:rFonts w:asciiTheme="majorBidi" w:hAnsiTheme="majorBidi" w:cstheme="majorBidi"/>
          <w:sz w:val="24"/>
          <w:szCs w:val="24"/>
        </w:rPr>
        <w:t xml:space="preserve"> Wheat also </w:t>
      </w:r>
      <w:r w:rsidR="00F11944" w:rsidRPr="009D2C55">
        <w:rPr>
          <w:rFonts w:asciiTheme="majorBidi" w:hAnsiTheme="majorBidi" w:cstheme="majorBidi"/>
          <w:sz w:val="24"/>
          <w:szCs w:val="24"/>
        </w:rPr>
        <w:t>provides</w:t>
      </w:r>
      <w:r w:rsidR="00344A84" w:rsidRPr="009D2C55">
        <w:rPr>
          <w:rFonts w:asciiTheme="majorBidi" w:hAnsiTheme="majorBidi" w:cstheme="majorBidi"/>
          <w:sz w:val="24"/>
          <w:szCs w:val="24"/>
        </w:rPr>
        <w:t xml:space="preserve"> essential amino acids, minerals,</w:t>
      </w:r>
      <w:r w:rsidR="00F11944" w:rsidRPr="009D2C55">
        <w:rPr>
          <w:rFonts w:asciiTheme="majorBidi" w:hAnsiTheme="majorBidi" w:cstheme="majorBidi"/>
          <w:sz w:val="24"/>
          <w:szCs w:val="24"/>
        </w:rPr>
        <w:t xml:space="preserve"> </w:t>
      </w:r>
      <w:r w:rsidR="00344A84" w:rsidRPr="009D2C55">
        <w:rPr>
          <w:rFonts w:asciiTheme="majorBidi" w:hAnsiTheme="majorBidi" w:cstheme="majorBidi"/>
          <w:sz w:val="24"/>
          <w:szCs w:val="24"/>
        </w:rPr>
        <w:t>vitamins, and beneficial phytochemicals and dietary fibre</w:t>
      </w:r>
      <w:r w:rsidR="00F11944" w:rsidRPr="009D2C55">
        <w:rPr>
          <w:rFonts w:asciiTheme="majorBidi" w:hAnsiTheme="majorBidi" w:cstheme="majorBidi"/>
          <w:sz w:val="24"/>
          <w:szCs w:val="24"/>
        </w:rPr>
        <w:t>s</w:t>
      </w:r>
      <w:r w:rsidR="00344A84" w:rsidRPr="009D2C55">
        <w:rPr>
          <w:rFonts w:asciiTheme="majorBidi" w:hAnsiTheme="majorBidi" w:cstheme="majorBidi"/>
          <w:sz w:val="24"/>
          <w:szCs w:val="24"/>
        </w:rPr>
        <w:t xml:space="preserve"> to the human diet</w:t>
      </w:r>
      <w:r w:rsidR="00F11944" w:rsidRPr="009D2C55">
        <w:rPr>
          <w:rFonts w:asciiTheme="majorBidi" w:hAnsiTheme="majorBidi" w:cstheme="majorBidi"/>
          <w:sz w:val="24"/>
          <w:szCs w:val="24"/>
        </w:rPr>
        <w:t xml:space="preserve"> around the globe</w:t>
      </w:r>
      <w:r w:rsidR="00344A84" w:rsidRPr="009D2C55">
        <w:rPr>
          <w:rFonts w:asciiTheme="majorBidi" w:hAnsiTheme="majorBidi" w:cstheme="majorBidi"/>
          <w:sz w:val="24"/>
          <w:szCs w:val="24"/>
        </w:rPr>
        <w:t xml:space="preserve"> </w:t>
      </w:r>
      <w:r w:rsidR="00344A84" w:rsidRPr="009D2C55">
        <w:rPr>
          <w:rFonts w:asciiTheme="majorBidi" w:hAnsiTheme="majorBidi" w:cstheme="majorBidi"/>
          <w:sz w:val="24"/>
          <w:szCs w:val="24"/>
        </w:rPr>
        <w:fldChar w:fldCharType="begin" w:fldLock="1"/>
      </w:r>
      <w:r w:rsidR="00344A84" w:rsidRPr="009D2C55">
        <w:rPr>
          <w:rFonts w:asciiTheme="majorBidi" w:hAnsiTheme="majorBidi" w:cstheme="majorBidi"/>
          <w:sz w:val="24"/>
          <w:szCs w:val="24"/>
        </w:rPr>
        <w:instrText>ADDIN CSL_CITATION {"citationItems":[{"id":"ITEM-1","itemData":{"DOI":"10.1093/jxb/erp058","author":[{"dropping-particle":"","family":"Shewry","given":"P. R","non-dropping-particle":"","parse-names":false,"suffix":""}],"container-title":"Journal of Experimental Botany","id":"ITEM-1","issue":"6","issued":{"date-parts":[["2009"]]},"page":"1537-1553","title":"Wheat","type":"article-journal","volume":"60"},"uris":["http://www.mendeley.com/documents/?uuid=5de92b2b-1a3e-4778-aa19-84090e0854ff"]}],"mendeley":{"formattedCitation":"(Shewry, 2009)","plainTextFormattedCitation":"(Shewry, 2009)","previouslyFormattedCitation":"(Shewry, 2009)"},"properties":{"noteIndex":0},"schema":"https://github.com/citation-style-language/schema/raw/master/csl-citation.json"}</w:instrText>
      </w:r>
      <w:r w:rsidR="00344A84" w:rsidRPr="009D2C55">
        <w:rPr>
          <w:rFonts w:asciiTheme="majorBidi" w:hAnsiTheme="majorBidi" w:cstheme="majorBidi"/>
          <w:sz w:val="24"/>
          <w:szCs w:val="24"/>
        </w:rPr>
        <w:fldChar w:fldCharType="separate"/>
      </w:r>
      <w:r w:rsidR="00344A84" w:rsidRPr="009D2C55">
        <w:rPr>
          <w:rFonts w:asciiTheme="majorBidi" w:hAnsiTheme="majorBidi" w:cstheme="majorBidi"/>
          <w:noProof/>
          <w:sz w:val="24"/>
          <w:szCs w:val="24"/>
        </w:rPr>
        <w:t>(Shewry, 2009)</w:t>
      </w:r>
      <w:r w:rsidR="00344A84" w:rsidRPr="009D2C55">
        <w:rPr>
          <w:rFonts w:asciiTheme="majorBidi" w:hAnsiTheme="majorBidi" w:cstheme="majorBidi"/>
          <w:sz w:val="24"/>
          <w:szCs w:val="24"/>
        </w:rPr>
        <w:fldChar w:fldCharType="end"/>
      </w:r>
      <w:r w:rsidR="00344A84" w:rsidRPr="009D2C55">
        <w:rPr>
          <w:rFonts w:asciiTheme="majorBidi" w:hAnsiTheme="majorBidi" w:cstheme="majorBidi"/>
          <w:sz w:val="24"/>
          <w:szCs w:val="24"/>
        </w:rPr>
        <w:t>.</w:t>
      </w:r>
      <w:r w:rsidR="00AC6618" w:rsidRPr="009D2C55">
        <w:rPr>
          <w:rFonts w:asciiTheme="majorBidi" w:hAnsiTheme="majorBidi" w:cstheme="majorBidi"/>
          <w:sz w:val="24"/>
          <w:szCs w:val="24"/>
        </w:rPr>
        <w:t xml:space="preserve"> Currently wheat is mostly consumes by human and it is cultivated in more than 100 countries around the world </w:t>
      </w:r>
      <w:r w:rsidR="00AC6618" w:rsidRPr="009D2C55">
        <w:rPr>
          <w:rFonts w:asciiTheme="majorBidi" w:hAnsiTheme="majorBidi" w:cstheme="majorBidi"/>
          <w:sz w:val="24"/>
          <w:szCs w:val="24"/>
        </w:rPr>
        <w:fldChar w:fldCharType="begin" w:fldLock="1"/>
      </w:r>
      <w:r w:rsidR="00AC6618" w:rsidRPr="009D2C55">
        <w:rPr>
          <w:rFonts w:asciiTheme="majorBidi" w:hAnsiTheme="majorBidi" w:cstheme="majorBidi"/>
          <w:sz w:val="24"/>
          <w:szCs w:val="24"/>
        </w:rPr>
        <w:instrText>ADDIN CSL_CITATION {"citationItems":[{"id":"ITEM-1","itemData":{"DOI":"10.1093/jxb/erp058","author":[{"dropping-particle":"","family":"Shewry","given":"P. R","non-dropping-particle":"","parse-names":false,"suffix":""}],"container-title":"Journal of Experimental Botany","id":"ITEM-1","issue":"6","issued":{"date-parts":[["2009"]]},"page":"1537-1553","title":"Wheat","type":"article-journal","volume":"60"},"uris":["http://www.mendeley.com/documents/?uuid=5de92b2b-1a3e-4778-aa19-84090e0854ff"]}],"mendeley":{"formattedCitation":"(Shewry, 2009)","plainTextFormattedCitation":"(Shewry, 2009)"},"properties":{"noteIndex":0},"schema":"https://github.com/citation-style-language/schema/raw/master/csl-citation.json"}</w:instrText>
      </w:r>
      <w:r w:rsidR="00AC6618" w:rsidRPr="009D2C55">
        <w:rPr>
          <w:rFonts w:asciiTheme="majorBidi" w:hAnsiTheme="majorBidi" w:cstheme="majorBidi"/>
          <w:sz w:val="24"/>
          <w:szCs w:val="24"/>
        </w:rPr>
        <w:fldChar w:fldCharType="separate"/>
      </w:r>
      <w:r w:rsidR="00AC6618" w:rsidRPr="009D2C55">
        <w:rPr>
          <w:rFonts w:asciiTheme="majorBidi" w:hAnsiTheme="majorBidi" w:cstheme="majorBidi"/>
          <w:noProof/>
          <w:sz w:val="24"/>
          <w:szCs w:val="24"/>
        </w:rPr>
        <w:t>(Shewry, 2009)</w:t>
      </w:r>
      <w:r w:rsidR="00AC6618" w:rsidRPr="009D2C55">
        <w:rPr>
          <w:rFonts w:asciiTheme="majorBidi" w:hAnsiTheme="majorBidi" w:cstheme="majorBidi"/>
          <w:sz w:val="24"/>
          <w:szCs w:val="24"/>
        </w:rPr>
        <w:fldChar w:fldCharType="end"/>
      </w:r>
      <w:r w:rsidR="00AC6618" w:rsidRPr="009D2C55">
        <w:rPr>
          <w:rFonts w:asciiTheme="majorBidi" w:hAnsiTheme="majorBidi" w:cstheme="majorBidi"/>
          <w:sz w:val="24"/>
          <w:szCs w:val="24"/>
        </w:rPr>
        <w:t>.</w:t>
      </w:r>
    </w:p>
    <w:p w14:paraId="3BFBA870" w14:textId="76B47CE1" w:rsidR="00376820" w:rsidRPr="009D2C55" w:rsidRDefault="005E29B8" w:rsidP="00B8257B">
      <w:pPr>
        <w:jc w:val="both"/>
        <w:rPr>
          <w:rFonts w:asciiTheme="majorBidi" w:hAnsiTheme="majorBidi" w:cstheme="majorBidi"/>
          <w:sz w:val="24"/>
          <w:szCs w:val="24"/>
          <w:lang w:val="en-US"/>
        </w:rPr>
      </w:pPr>
      <w:r w:rsidRPr="009D2C55">
        <w:rPr>
          <w:rFonts w:asciiTheme="majorBidi" w:hAnsiTheme="majorBidi" w:cstheme="majorBidi"/>
          <w:sz w:val="24"/>
          <w:szCs w:val="24"/>
          <w:lang w:val="en-US"/>
        </w:rPr>
        <w:t xml:space="preserve">Soil organic matter are one of the most important parts of the soil that directly affect the soil fertility and textures </w:t>
      </w:r>
      <w:r w:rsidRPr="009D2C55">
        <w:rPr>
          <w:rFonts w:asciiTheme="majorBidi" w:hAnsiTheme="majorBidi" w:cstheme="majorBidi"/>
          <w:sz w:val="24"/>
          <w:szCs w:val="24"/>
          <w:lang w:val="en-US"/>
        </w:rPr>
        <w:fldChar w:fldCharType="begin" w:fldLock="1"/>
      </w:r>
      <w:r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Pr="009D2C55">
        <w:rPr>
          <w:rFonts w:asciiTheme="majorBidi" w:hAnsiTheme="majorBidi" w:cstheme="majorBidi"/>
          <w:sz w:val="24"/>
          <w:szCs w:val="24"/>
          <w:lang w:val="en-US"/>
        </w:rPr>
        <w:fldChar w:fldCharType="separate"/>
      </w:r>
      <w:r w:rsidRPr="009D2C55">
        <w:rPr>
          <w:rFonts w:asciiTheme="majorBidi" w:hAnsiTheme="majorBidi" w:cstheme="majorBidi"/>
          <w:noProof/>
          <w:sz w:val="24"/>
          <w:szCs w:val="24"/>
          <w:lang w:val="en-US"/>
        </w:rPr>
        <w:t>(Khaled &amp; Fawy, 2011)</w:t>
      </w:r>
      <w:r w:rsidRPr="009D2C55">
        <w:rPr>
          <w:rFonts w:asciiTheme="majorBidi" w:hAnsiTheme="majorBidi" w:cstheme="majorBidi"/>
          <w:sz w:val="24"/>
          <w:szCs w:val="24"/>
          <w:lang w:val="en-US"/>
        </w:rPr>
        <w:fldChar w:fldCharType="end"/>
      </w:r>
      <w:r w:rsidRPr="009D2C55">
        <w:rPr>
          <w:rFonts w:asciiTheme="majorBidi" w:hAnsiTheme="majorBidi" w:cstheme="majorBidi"/>
          <w:sz w:val="24"/>
          <w:szCs w:val="24"/>
          <w:lang w:val="en-US"/>
        </w:rPr>
        <w:t>.</w:t>
      </w:r>
      <w:r w:rsidRPr="009D2C55">
        <w:rPr>
          <w:rFonts w:asciiTheme="majorBidi" w:hAnsiTheme="majorBidi" w:cstheme="majorBidi"/>
          <w:sz w:val="24"/>
          <w:szCs w:val="24"/>
        </w:rPr>
        <w:t xml:space="preserve"> </w:t>
      </w:r>
      <w:r w:rsidR="00376820" w:rsidRPr="009D2C55">
        <w:rPr>
          <w:rFonts w:asciiTheme="majorBidi" w:hAnsiTheme="majorBidi" w:cstheme="majorBidi"/>
          <w:sz w:val="24"/>
          <w:szCs w:val="24"/>
          <w:lang w:val="en-US"/>
        </w:rPr>
        <w:t xml:space="preserve">Humic substances </w:t>
      </w:r>
      <w:r w:rsidRPr="009D2C55">
        <w:rPr>
          <w:rFonts w:asciiTheme="majorBidi" w:hAnsiTheme="majorBidi" w:cstheme="majorBidi"/>
          <w:sz w:val="24"/>
          <w:szCs w:val="24"/>
          <w:lang w:val="en-US"/>
        </w:rPr>
        <w:t>are</w:t>
      </w:r>
      <w:r w:rsidR="00376820" w:rsidRPr="009D2C55">
        <w:rPr>
          <w:rFonts w:asciiTheme="majorBidi" w:hAnsiTheme="majorBidi" w:cstheme="majorBidi"/>
          <w:sz w:val="24"/>
          <w:szCs w:val="24"/>
          <w:lang w:val="en-US"/>
        </w:rPr>
        <w:t xml:space="preserve"> part of humus</w:t>
      </w:r>
      <w:r w:rsidRPr="009D2C55">
        <w:rPr>
          <w:rFonts w:asciiTheme="majorBidi" w:hAnsiTheme="majorBidi" w:cstheme="majorBidi"/>
          <w:sz w:val="24"/>
          <w:szCs w:val="24"/>
          <w:lang w:val="en-US"/>
        </w:rPr>
        <w:t xml:space="preserve"> in</w:t>
      </w:r>
      <w:r w:rsidR="00376820" w:rsidRPr="009D2C55">
        <w:rPr>
          <w:rFonts w:asciiTheme="majorBidi" w:hAnsiTheme="majorBidi" w:cstheme="majorBidi"/>
          <w:sz w:val="24"/>
          <w:szCs w:val="24"/>
          <w:lang w:val="en-US"/>
        </w:rPr>
        <w:t xml:space="preserve"> soil organic matter </w:t>
      </w:r>
      <w:r w:rsidRPr="009D2C55">
        <w:rPr>
          <w:rFonts w:asciiTheme="majorBidi" w:hAnsiTheme="majorBidi" w:cstheme="majorBidi"/>
          <w:sz w:val="24"/>
          <w:szCs w:val="24"/>
          <w:lang w:val="en-US"/>
        </w:rPr>
        <w:t>producing</w:t>
      </w:r>
      <w:r w:rsidR="00376820" w:rsidRPr="009D2C55">
        <w:rPr>
          <w:rFonts w:asciiTheme="majorBidi" w:hAnsiTheme="majorBidi" w:cstheme="majorBidi"/>
          <w:sz w:val="24"/>
          <w:szCs w:val="24"/>
          <w:lang w:val="en-US"/>
        </w:rPr>
        <w:t xml:space="preserve"> from the physical, chemical and microbiological transformation of biomolecules </w:t>
      </w:r>
      <w:r w:rsidR="00376820" w:rsidRPr="009D2C55">
        <w:rPr>
          <w:rFonts w:asciiTheme="majorBidi" w:hAnsiTheme="majorBidi" w:cstheme="majorBidi"/>
          <w:sz w:val="24"/>
          <w:szCs w:val="24"/>
          <w:lang w:val="en-US"/>
        </w:rPr>
        <w:fldChar w:fldCharType="begin" w:fldLock="1"/>
      </w:r>
      <w:r w:rsidR="00376820" w:rsidRPr="009D2C55">
        <w:rPr>
          <w:rFonts w:asciiTheme="majorBidi" w:hAnsiTheme="majorBidi" w:cstheme="majorBidi"/>
          <w:sz w:val="24"/>
          <w:szCs w:val="24"/>
          <w:lang w:val="en-US"/>
        </w:rPr>
        <w:instrText>ADDIN CSL_CITATION {"citationItems":[{"id":"ITEM-1","itemData":{"author":[{"dropping-particle":"","family":"Mindari","given":"Wanti","non-dropping-particle":"","parse-names":false,"suffix":""},{"dropping-particle":"","family":"Sasongko","given":"Purnomo Edi","non-dropping-particle":"","parse-names":false,"suffix":""},{"dropping-particle":"","family":"Kusuma","given":"Zaenal","non-dropping-particle":"","parse-names":false,"suffix":""},{"dropping-particle":"","family":"Syekhfani","given":"","non-dropping-particle":"","parse-names":false,"suffix":""},{"dropping-particle":"","family":"Aini","given":"Nurul","non-dropping-particle":"","parse-names":false,"suffix":""}],"container-title":"AIP Conference Proceedings","id":"ITEM-1","issued":{"date-parts":[["2019"]]},"title":"Efficiency of Various Sources and Doses ofHumic Acid on Physical and Chemical Properties of Saline Soil and Growth and Yield of Rice","type":"paper-conference"},"uris":["http://www.mendeley.com/documents/?uuid=4108663e-ca9f-47b3-9eee-a604312b0cd1"]}],"mendeley":{"formattedCitation":"(Mindari et al., 2019)","plainTextFormattedCitation":"(Mindari et al., 2019)","previouslyFormattedCitation":"(Mindari et al., 2019)"},"properties":{"noteIndex":0},"schema":"https://github.com/citation-style-language/schema/raw/master/csl-citation.json"}</w:instrText>
      </w:r>
      <w:r w:rsidR="00376820" w:rsidRPr="009D2C55">
        <w:rPr>
          <w:rFonts w:asciiTheme="majorBidi" w:hAnsiTheme="majorBidi" w:cstheme="majorBidi"/>
          <w:sz w:val="24"/>
          <w:szCs w:val="24"/>
          <w:lang w:val="en-US"/>
        </w:rPr>
        <w:fldChar w:fldCharType="separate"/>
      </w:r>
      <w:r w:rsidR="00376820" w:rsidRPr="009D2C55">
        <w:rPr>
          <w:rFonts w:asciiTheme="majorBidi" w:hAnsiTheme="majorBidi" w:cstheme="majorBidi"/>
          <w:noProof/>
          <w:sz w:val="24"/>
          <w:szCs w:val="24"/>
          <w:lang w:val="en-US"/>
        </w:rPr>
        <w:t>(Mindari et al., 2019)</w:t>
      </w:r>
      <w:r w:rsidR="00376820" w:rsidRPr="009D2C55">
        <w:rPr>
          <w:rFonts w:asciiTheme="majorBidi" w:hAnsiTheme="majorBidi" w:cstheme="majorBidi"/>
          <w:sz w:val="24"/>
          <w:szCs w:val="24"/>
          <w:lang w:val="en-US"/>
        </w:rPr>
        <w:fldChar w:fldCharType="end"/>
      </w:r>
      <w:r w:rsidR="00376820" w:rsidRPr="009D2C55">
        <w:rPr>
          <w:rFonts w:asciiTheme="majorBidi" w:hAnsiTheme="majorBidi" w:cstheme="majorBidi"/>
          <w:sz w:val="24"/>
          <w:szCs w:val="24"/>
          <w:lang w:val="en-US"/>
        </w:rPr>
        <w:t>.</w:t>
      </w:r>
      <w:r w:rsidRPr="009D2C55">
        <w:rPr>
          <w:rFonts w:asciiTheme="majorBidi" w:hAnsiTheme="majorBidi" w:cstheme="majorBidi"/>
          <w:sz w:val="24"/>
          <w:szCs w:val="24"/>
          <w:lang w:val="en-US"/>
        </w:rPr>
        <w:t xml:space="preserve"> Humic acids are an important soil component which has the ability to improve nutrient availability and impact on other important chemical, biological, and physical properties of soils </w:t>
      </w:r>
      <w:r w:rsidRPr="009D2C55">
        <w:rPr>
          <w:rFonts w:asciiTheme="majorBidi" w:hAnsiTheme="majorBidi" w:cstheme="majorBidi"/>
          <w:sz w:val="24"/>
          <w:szCs w:val="24"/>
          <w:lang w:val="en-US"/>
        </w:rPr>
        <w:fldChar w:fldCharType="begin" w:fldLock="1"/>
      </w:r>
      <w:r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Pr="009D2C55">
        <w:rPr>
          <w:rFonts w:asciiTheme="majorBidi" w:hAnsiTheme="majorBidi" w:cstheme="majorBidi"/>
          <w:sz w:val="24"/>
          <w:szCs w:val="24"/>
          <w:lang w:val="en-US"/>
        </w:rPr>
        <w:fldChar w:fldCharType="separate"/>
      </w:r>
      <w:r w:rsidRPr="009D2C55">
        <w:rPr>
          <w:rFonts w:asciiTheme="majorBidi" w:hAnsiTheme="majorBidi" w:cstheme="majorBidi"/>
          <w:noProof/>
          <w:sz w:val="24"/>
          <w:szCs w:val="24"/>
          <w:lang w:val="en-US"/>
        </w:rPr>
        <w:t>(Khaled &amp; Fawy, 2011)</w:t>
      </w:r>
      <w:r w:rsidRPr="009D2C55">
        <w:rPr>
          <w:rFonts w:asciiTheme="majorBidi" w:hAnsiTheme="majorBidi" w:cstheme="majorBidi"/>
          <w:sz w:val="24"/>
          <w:szCs w:val="24"/>
          <w:lang w:val="en-US"/>
        </w:rPr>
        <w:fldChar w:fldCharType="end"/>
      </w:r>
      <w:r w:rsidRPr="009D2C55">
        <w:rPr>
          <w:rFonts w:asciiTheme="majorBidi" w:hAnsiTheme="majorBidi" w:cstheme="majorBidi"/>
          <w:sz w:val="24"/>
          <w:szCs w:val="24"/>
          <w:lang w:val="en-US"/>
        </w:rPr>
        <w:t xml:space="preserve">. As well as Humic acid fertilizer incorporation is a common method for improving crop growth, yield and soil fertility </w:t>
      </w:r>
      <w:r w:rsidRPr="009D2C55">
        <w:rPr>
          <w:rFonts w:asciiTheme="majorBidi" w:hAnsiTheme="majorBidi" w:cstheme="majorBidi"/>
          <w:sz w:val="24"/>
          <w:szCs w:val="24"/>
          <w:lang w:val="en-US"/>
        </w:rPr>
        <w:fldChar w:fldCharType="begin" w:fldLock="1"/>
      </w:r>
      <w:r w:rsidRPr="009D2C55">
        <w:rPr>
          <w:rFonts w:asciiTheme="majorBidi" w:hAnsiTheme="majorBidi" w:cstheme="majorBidi"/>
          <w:sz w:val="24"/>
          <w:szCs w:val="24"/>
          <w:lang w:val="en-US"/>
        </w:rPr>
        <w:instrText>ADDIN CSL_CITATION {"citationItems":[{"id":"ITEM-1","itemData":{"author":[{"dropping-particle":"","family":"Zheng","given":"Ennan","non-dropping-particle":"","parse-names":false,"suffix":""},{"dropping-particle":"","family":"Qin","given":"Mengting","non-dropping-particle":"","parse-names":false,"suffix":""},{"dropping-particle":"","family":"Zhang","given":"Zhongxue","non-dropping-particle":"","parse-names":false,"suffix":""},{"dropping-particle":"","family":"Xu","given":"Tianyu","non-dropping-particle":"","parse-names":false,"suffix":""}],"container-title":"agricullture","id":"ITEM-1","issue":"653","issued":{"date-parts":[["2022"]]},"page":"1-13","title":"Humic Acid Fertilizer Incorporation Increases Rice Radiation Use, Growth, and Yield: A Case Study on the Songnen Plain, China","type":"article-journal","volume":"12"},"uris":["http://www.mendeley.com/documents/?uuid=d0016a80-24c7-4696-a2db-747cf59c7182"]}],"mendeley":{"formattedCitation":"(Zheng et al., 2022)","plainTextFormattedCitation":"(Zheng et al., 2022)","previouslyFormattedCitation":"(Zheng et al., 2022)"},"properties":{"noteIndex":0},"schema":"https://github.com/citation-style-language/schema/raw/master/csl-citation.json"}</w:instrText>
      </w:r>
      <w:r w:rsidRPr="009D2C55">
        <w:rPr>
          <w:rFonts w:asciiTheme="majorBidi" w:hAnsiTheme="majorBidi" w:cstheme="majorBidi"/>
          <w:sz w:val="24"/>
          <w:szCs w:val="24"/>
          <w:lang w:val="en-US"/>
        </w:rPr>
        <w:fldChar w:fldCharType="separate"/>
      </w:r>
      <w:r w:rsidRPr="009D2C55">
        <w:rPr>
          <w:rFonts w:asciiTheme="majorBidi" w:hAnsiTheme="majorBidi" w:cstheme="majorBidi"/>
          <w:noProof/>
          <w:sz w:val="24"/>
          <w:szCs w:val="24"/>
          <w:lang w:val="en-US"/>
        </w:rPr>
        <w:t>(Zheng et al., 2022)</w:t>
      </w:r>
      <w:r w:rsidRPr="009D2C55">
        <w:rPr>
          <w:rFonts w:asciiTheme="majorBidi" w:hAnsiTheme="majorBidi" w:cstheme="majorBidi"/>
          <w:sz w:val="24"/>
          <w:szCs w:val="24"/>
          <w:lang w:val="en-US"/>
        </w:rPr>
        <w:fldChar w:fldCharType="end"/>
      </w:r>
      <w:r w:rsidRPr="009D2C55">
        <w:rPr>
          <w:rFonts w:asciiTheme="majorBidi" w:hAnsiTheme="majorBidi" w:cstheme="majorBidi"/>
          <w:sz w:val="24"/>
          <w:szCs w:val="24"/>
          <w:lang w:val="en-US"/>
        </w:rPr>
        <w:t>.</w:t>
      </w:r>
    </w:p>
    <w:p w14:paraId="20A370A9" w14:textId="518ABD27" w:rsidR="00B8257B" w:rsidRPr="009D2C55" w:rsidRDefault="00B8257B" w:rsidP="00957986">
      <w:pPr>
        <w:jc w:val="both"/>
        <w:rPr>
          <w:rFonts w:asciiTheme="majorBidi" w:hAnsiTheme="majorBidi" w:cstheme="majorBidi"/>
          <w:sz w:val="24"/>
          <w:szCs w:val="24"/>
        </w:rPr>
      </w:pPr>
      <w:r w:rsidRPr="009D2C55">
        <w:rPr>
          <w:rFonts w:asciiTheme="majorBidi" w:hAnsiTheme="majorBidi" w:cstheme="majorBidi"/>
          <w:sz w:val="24"/>
          <w:szCs w:val="24"/>
        </w:rPr>
        <w:t>It is reported that the application of Humic acid increased wheat plant growth parameters such as  shoot length, root length, shoot dry weight, root dry weight</w:t>
      </w:r>
      <w:r w:rsidR="004A4BE8" w:rsidRPr="009D2C55">
        <w:rPr>
          <w:rFonts w:asciiTheme="majorBidi" w:hAnsiTheme="majorBidi" w:cstheme="majorBidi"/>
          <w:sz w:val="24"/>
          <w:szCs w:val="24"/>
        </w:rPr>
        <w:t>,</w:t>
      </w:r>
      <w:r w:rsidRPr="009D2C55">
        <w:rPr>
          <w:rFonts w:asciiTheme="majorBidi" w:hAnsiTheme="majorBidi" w:cstheme="majorBidi"/>
          <w:sz w:val="24"/>
          <w:szCs w:val="24"/>
        </w:rPr>
        <w:t xml:space="preserve"> and chlorophyll content</w:t>
      </w:r>
      <w:r w:rsidR="004A4BE8" w:rsidRPr="009D2C55">
        <w:rPr>
          <w:rFonts w:asciiTheme="majorBidi" w:hAnsiTheme="majorBidi" w:cstheme="majorBidi"/>
          <w:sz w:val="24"/>
          <w:szCs w:val="24"/>
        </w:rPr>
        <w:t xml:space="preserve"> by </w:t>
      </w:r>
      <w:r w:rsidRPr="009D2C55">
        <w:rPr>
          <w:rFonts w:asciiTheme="majorBidi" w:hAnsiTheme="majorBidi" w:cstheme="majorBidi"/>
          <w:sz w:val="24"/>
          <w:szCs w:val="24"/>
        </w:rPr>
        <w:t>(18%)</w:t>
      </w:r>
      <w:r w:rsidR="004A4BE8" w:rsidRPr="009D2C55">
        <w:rPr>
          <w:rFonts w:asciiTheme="majorBidi" w:hAnsiTheme="majorBidi" w:cstheme="majorBidi"/>
          <w:sz w:val="24"/>
          <w:szCs w:val="24"/>
        </w:rPr>
        <w:t>,</w:t>
      </w:r>
      <w:r w:rsidRPr="009D2C55">
        <w:rPr>
          <w:rFonts w:asciiTheme="majorBidi" w:hAnsiTheme="majorBidi" w:cstheme="majorBidi"/>
          <w:sz w:val="24"/>
          <w:szCs w:val="24"/>
        </w:rPr>
        <w:t>(29%)</w:t>
      </w:r>
      <w:r w:rsidR="004A4BE8" w:rsidRPr="009D2C55">
        <w:rPr>
          <w:rFonts w:asciiTheme="majorBidi" w:hAnsiTheme="majorBidi" w:cstheme="majorBidi"/>
          <w:sz w:val="24"/>
          <w:szCs w:val="24"/>
        </w:rPr>
        <w:t>,</w:t>
      </w:r>
      <w:r w:rsidRPr="009D2C55">
        <w:rPr>
          <w:rFonts w:asciiTheme="majorBidi" w:hAnsiTheme="majorBidi" w:cstheme="majorBidi"/>
          <w:sz w:val="24"/>
          <w:szCs w:val="24"/>
        </w:rPr>
        <w:t>(76%)</w:t>
      </w:r>
      <w:r w:rsidR="004A4BE8" w:rsidRPr="009D2C55">
        <w:rPr>
          <w:rFonts w:asciiTheme="majorBidi" w:hAnsiTheme="majorBidi" w:cstheme="majorBidi"/>
          <w:sz w:val="24"/>
          <w:szCs w:val="24"/>
        </w:rPr>
        <w:t>, (100%) and</w:t>
      </w:r>
      <w:r w:rsidRPr="009D2C55">
        <w:rPr>
          <w:rFonts w:asciiTheme="majorBidi" w:hAnsiTheme="majorBidi" w:cstheme="majorBidi"/>
          <w:sz w:val="24"/>
          <w:szCs w:val="24"/>
        </w:rPr>
        <w:t xml:space="preserve"> (96%)</w:t>
      </w:r>
      <w:r w:rsidR="004A4BE8" w:rsidRPr="009D2C55">
        <w:rPr>
          <w:rFonts w:asciiTheme="majorBidi" w:hAnsiTheme="majorBidi" w:cstheme="majorBidi"/>
          <w:sz w:val="24"/>
          <w:szCs w:val="24"/>
        </w:rPr>
        <w:t xml:space="preserve"> respectively</w:t>
      </w:r>
      <w:r w:rsidRPr="009D2C55">
        <w:rPr>
          <w:rFonts w:asciiTheme="majorBidi" w:hAnsiTheme="majorBidi" w:cstheme="majorBidi"/>
          <w:sz w:val="24"/>
          <w:szCs w:val="24"/>
        </w:rPr>
        <w:t xml:space="preserve">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ISSN":"05563321","abstract":"Humic acid (HA) has been reported a promising natural resource showing persistent effects on plant growth promotion, nutrient uptake and soil nutrient status. A greenhouse experiment was conducted to determine the effects of soil and foliar applied HA on the changes in selected soil properties and growth/nutrient accumulation of wheat (Triticum aestivum L.). The experiment comprised of 05 levels of soil applied HA viz., 0, 50, 100, 150 and 200 mg kg-1; 02 levels of soil + foliar applied HA i.e., 0 and 100 mg kg-1 tested on two different soils i.e. loam and silt loam. Results indicated that application of HA increased plant growth in terms of shoot length (18%), root length (29%), shoot dry weight (76%), root dry weight (100%) and chlorophyll content (96%). Response of yield and yield components displayed a significant increase in 1000-grain weight (8–16%), biological yield (18–36%), dry matter yield (15–25%) and grain yield (19–58%). The relative increase in NPK uptake in plants grown under HA was 57, 96 and 62%, respectively over the control. HA improved soil nutrient status by increasing organic matter (9%), total N (30%), available P (166%) and available K (52%), indicating a substantial increase in soil nutrient status. The improvement in soil fertility and wheat productivity in response to humic acid observed in this study is critical in the degraded and eroded soils generally exist in the State of Azad Jammu and Kashmir and other parts of the world. The quality and productivity of these degraded and eroded soils may be upgraded by including HA in our agricultural cropping pattern/system.","author":[{"dropping-particle":"","family":"Arjumend","given":"Tuba","non-dropping-particle":"","parse-names":false,"suffix":""},{"dropping-particle":"","family":"Abbasi","given":"M. Kaleem","non-dropping-particle":"","parse-names":false,"suffix":""},{"dropping-particle":"","family":"Rafique","given":"Ejaz","non-dropping-particle":"","parse-names":false,"suffix":""}],"container-title":"Pakistan Journal of Botany","id":"ITEM-1","issue":"6","issued":{"date-parts":[["2015"]]},"page":"2231-2238","title":"Effects of lignite-derived Humic acid on some selected soil properties, growth and nutrient uptake of wheat (Triticum Aestivum l.) grown under greenhouse conditions","type":"article","volume":"47"},"uris":["http://www.mendeley.com/documents/?uuid=3088acd6-c6a6-4d00-82c3-572bc9405436"]}],"mendeley":{"formattedCitation":"(Arjumend et al., 2015)","plainTextFormattedCitation":"(Arjumend et al., 2015)","previouslyFormattedCitation":"(Arjumend et al., 2015)"},"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rjumend et al., 2015)</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w:t>
      </w:r>
      <w:r w:rsidR="00957986" w:rsidRPr="009D2C55">
        <w:rPr>
          <w:rFonts w:asciiTheme="majorBidi" w:hAnsiTheme="majorBidi" w:cstheme="majorBidi"/>
          <w:sz w:val="24"/>
          <w:szCs w:val="24"/>
        </w:rPr>
        <w:t xml:space="preserve"> As well as </w:t>
      </w:r>
      <w:r w:rsidR="00957986" w:rsidRPr="009D2C55">
        <w:rPr>
          <w:rFonts w:asciiTheme="majorBidi" w:hAnsiTheme="majorBidi" w:cstheme="majorBidi"/>
          <w:sz w:val="24"/>
          <w:szCs w:val="24"/>
        </w:rPr>
        <w:fldChar w:fldCharType="begin" w:fldLock="1"/>
      </w:r>
      <w:r w:rsidR="00957986" w:rsidRPr="009D2C55">
        <w:rPr>
          <w:rFonts w:asciiTheme="majorBidi" w:hAnsiTheme="majorBidi" w:cstheme="majorBidi"/>
          <w:sz w:val="24"/>
          <w:szCs w:val="24"/>
        </w:rPr>
        <w:instrText>ADDIN CSL_CITATION {"citationItems":[{"id":"ITEM-1","itemData":{"author":[{"dropping-particle":"","family":"Iqbal","given":"Babar","non-dropping-particle":"","parse-names":false,"suffix":""},{"dropping-particle":"","family":"Anwar","given":"Shazma","non-dropping-particle":"","parse-names":false,"suffix":""},{"dropping-particle":"","family":"Iqbal","given":"Farjad","non-dropping-particle":"","parse-names":false,"suffix":""},{"dropping-particle":"","family":"Khatak","given":"Wajid Ali","non-dropping-particle":"","parse-names":false,"suffix":""},{"dropping-particle":"","family":"Islam","given":"Mohammad","non-dropping-particle":"","parse-names":false,"suffix":""},{"dropping-particle":"","family":"and Khan","given":"Shehryar","non-dropping-particle":"","parse-names":false,"suffix":""}],"container-title":"ECRONICON AGRICULTURE","id":"ITEM-1","issue":"1","issued":{"date-parts":[["2016"]]},"page":"558-565","title":"Response of Wheat Crop to Humic Acid and Nitrogen Levels","type":"article-journal","volume":"3"},"uris":["http://www.mendeley.com/documents/?uuid=55f3a160-ad50-4be4-b682-67394480d51e"]}],"mendeley":{"formattedCitation":"(Iqbal et al., 2016)","manualFormatting":"Iqbal et al (2016)","plainTextFormattedCitation":"(Iqbal et al., 2016)","previouslyFormattedCitation":"(Iqbal et al., 2016)"},"properties":{"noteIndex":0},"schema":"https://github.com/citation-style-language/schema/raw/master/csl-citation.json"}</w:instrText>
      </w:r>
      <w:r w:rsidR="00957986" w:rsidRPr="009D2C55">
        <w:rPr>
          <w:rFonts w:asciiTheme="majorBidi" w:hAnsiTheme="majorBidi" w:cstheme="majorBidi"/>
          <w:sz w:val="24"/>
          <w:szCs w:val="24"/>
        </w:rPr>
        <w:fldChar w:fldCharType="separate"/>
      </w:r>
      <w:r w:rsidR="00957986" w:rsidRPr="009D2C55">
        <w:rPr>
          <w:rFonts w:asciiTheme="majorBidi" w:hAnsiTheme="majorBidi" w:cstheme="majorBidi"/>
          <w:noProof/>
          <w:sz w:val="24"/>
          <w:szCs w:val="24"/>
        </w:rPr>
        <w:t>Iqbal et al (2016)</w:t>
      </w:r>
      <w:r w:rsidR="00957986" w:rsidRPr="009D2C55">
        <w:rPr>
          <w:rFonts w:asciiTheme="majorBidi" w:hAnsiTheme="majorBidi" w:cstheme="majorBidi"/>
          <w:sz w:val="24"/>
          <w:szCs w:val="24"/>
        </w:rPr>
        <w:fldChar w:fldCharType="end"/>
      </w:r>
      <w:r w:rsidR="00957986" w:rsidRPr="009D2C55">
        <w:rPr>
          <w:rFonts w:asciiTheme="majorBidi" w:hAnsiTheme="majorBidi" w:cstheme="majorBidi"/>
          <w:sz w:val="24"/>
          <w:szCs w:val="24"/>
        </w:rPr>
        <w:t xml:space="preserve"> reported that  Humic acid (15 Kg ha</w:t>
      </w:r>
      <w:r w:rsidR="00957986" w:rsidRPr="009D2C55">
        <w:rPr>
          <w:rFonts w:asciiTheme="majorBidi" w:hAnsiTheme="majorBidi" w:cstheme="majorBidi"/>
          <w:sz w:val="24"/>
          <w:szCs w:val="24"/>
          <w:vertAlign w:val="superscript"/>
        </w:rPr>
        <w:t>-1</w:t>
      </w:r>
      <w:r w:rsidR="00957986" w:rsidRPr="009D2C55">
        <w:rPr>
          <w:rFonts w:asciiTheme="majorBidi" w:hAnsiTheme="majorBidi" w:cstheme="majorBidi"/>
          <w:sz w:val="24"/>
          <w:szCs w:val="24"/>
        </w:rPr>
        <w:t>) with nitrogen (150 Kg ha</w:t>
      </w:r>
      <w:r w:rsidR="00957986" w:rsidRPr="009D2C55">
        <w:rPr>
          <w:rFonts w:asciiTheme="majorBidi" w:hAnsiTheme="majorBidi" w:cstheme="majorBidi"/>
          <w:sz w:val="24"/>
          <w:szCs w:val="24"/>
          <w:vertAlign w:val="superscript"/>
        </w:rPr>
        <w:t>-1</w:t>
      </w:r>
      <w:r w:rsidR="00957986" w:rsidRPr="009D2C55">
        <w:rPr>
          <w:rFonts w:asciiTheme="majorBidi" w:hAnsiTheme="majorBidi" w:cstheme="majorBidi"/>
          <w:sz w:val="24"/>
          <w:szCs w:val="24"/>
        </w:rPr>
        <w:t>) increased, productive tillers m</w:t>
      </w:r>
      <w:r w:rsidR="00957986" w:rsidRPr="009D2C55">
        <w:rPr>
          <w:rFonts w:asciiTheme="majorBidi" w:hAnsiTheme="majorBidi" w:cstheme="majorBidi"/>
          <w:sz w:val="24"/>
          <w:szCs w:val="24"/>
          <w:vertAlign w:val="superscript"/>
        </w:rPr>
        <w:t>-2</w:t>
      </w:r>
      <w:r w:rsidR="00957986" w:rsidRPr="009D2C55">
        <w:rPr>
          <w:rFonts w:asciiTheme="majorBidi" w:hAnsiTheme="majorBidi" w:cstheme="majorBidi"/>
          <w:sz w:val="24"/>
          <w:szCs w:val="24"/>
        </w:rPr>
        <w:t>, 1000 grain weight, grain spike</w:t>
      </w:r>
      <w:r w:rsidR="00957986" w:rsidRPr="009D2C55">
        <w:rPr>
          <w:rFonts w:asciiTheme="majorBidi" w:hAnsiTheme="majorBidi" w:cstheme="majorBidi"/>
          <w:sz w:val="24"/>
          <w:szCs w:val="24"/>
          <w:vertAlign w:val="superscript"/>
        </w:rPr>
        <w:t>-1</w:t>
      </w:r>
      <w:r w:rsidR="00957986" w:rsidRPr="009D2C55">
        <w:rPr>
          <w:rFonts w:asciiTheme="majorBidi" w:hAnsiTheme="majorBidi" w:cstheme="majorBidi"/>
          <w:sz w:val="24"/>
          <w:szCs w:val="24"/>
        </w:rPr>
        <w:t xml:space="preserve">, grain yield, biological yield and harvest </w:t>
      </w:r>
      <w:r w:rsidR="00957986" w:rsidRPr="009D2C55">
        <w:rPr>
          <w:rFonts w:asciiTheme="majorBidi" w:hAnsiTheme="majorBidi" w:cstheme="majorBidi"/>
          <w:sz w:val="24"/>
          <w:szCs w:val="24"/>
        </w:rPr>
        <w:lastRenderedPageBreak/>
        <w:t>index. Furthermore, Humic acid increased significantly wheat yield and yield components such as spike length (14.66%), number of spike m</w:t>
      </w:r>
      <w:r w:rsidR="00957986" w:rsidRPr="009D2C55">
        <w:rPr>
          <w:rFonts w:asciiTheme="majorBidi" w:hAnsiTheme="majorBidi" w:cstheme="majorBidi"/>
          <w:sz w:val="24"/>
          <w:szCs w:val="24"/>
          <w:vertAlign w:val="superscript"/>
        </w:rPr>
        <w:t>-2</w:t>
      </w:r>
      <w:r w:rsidR="00957986" w:rsidRPr="009D2C55">
        <w:rPr>
          <w:rFonts w:asciiTheme="majorBidi" w:hAnsiTheme="majorBidi" w:cstheme="majorBidi"/>
          <w:sz w:val="24"/>
          <w:szCs w:val="24"/>
        </w:rPr>
        <w:t xml:space="preserve"> (28.73%), number of spikelet/spike (23.52%)  and 1000 grain weigh (23.90%) </w:t>
      </w:r>
      <w:r w:rsidR="00957986" w:rsidRPr="009D2C55">
        <w:rPr>
          <w:rFonts w:asciiTheme="majorBidi" w:hAnsiTheme="majorBidi" w:cstheme="majorBidi"/>
          <w:sz w:val="24"/>
          <w:szCs w:val="24"/>
        </w:rPr>
        <w:fldChar w:fldCharType="begin" w:fldLock="1"/>
      </w:r>
      <w:r w:rsidR="00957986" w:rsidRPr="009D2C55">
        <w:rPr>
          <w:rFonts w:asciiTheme="majorBidi" w:hAnsiTheme="majorBidi" w:cstheme="majorBidi"/>
          <w:sz w:val="24"/>
          <w:szCs w:val="24"/>
        </w:rPr>
        <w:instrText>ADDIN CSL_CITATION {"citationItems":[{"id":"ITEM-1","itemData":{"abstract":"This investigation aim to reduce the gap between production and human consumption in wheat by increase wheat productivity per feddan. In this respect, two field experiments were carried out at the Agriculture research station (Saba Basha) Alexandria, University, Egypt during 2012/2013 and 2013/2014 cropping winter seasons to study the impact of three humic acid rates (0, 2 and 4 kg/fed.), micronutrients (Zn, Mn and Zn +Mn), and biofertilization treatments (uninoculation, phosphorein and cerealine) as the third factor and their interactions on yield, its components and quality of wheat “cv. Misr1”. The obtained results indicated that increasing humic acid application up to 4 kg/fed., significantly, increased most of the studied characters in both seasons. Also, foliar (Zn + Mn) mixture application gave the highest values of studied characters, however cerealine, generally, surpassed other biofertilizers treatment inoculation for all the studied characters, in both seasons of study. Interact Humic acid x micronutrients had significant effects on all studied traits in both seasons except spike length (cm) and grain phosphorus content in the first season and number of spikelets/spike in the two cropping seasons. Moreover, humic acid x biofertilization interactions had significant effects on number of spikes/m2, grain and biological yields /fed., grain P and K contents in the two seasons, 1000- kernel weight (g), grain protein and N- content in the first season, straw yield and harvest index in the second season. On the other hand, interactions between micronutrients and biofertilizer had significant on grain yield tons/fed., number of spikes/m2 and grain K content in the two seasons, 1000- kernel weight in the first season and biological yield/fed., besides harvest index in the second season. With the second order interaction had significant effects on number of spikes/m2, grain yield/fed., and grain K content in both seasons, number of spikelets/spike in the first season and biological yield tons/fed, harvest index besides grain protein, protein and phosphorus contents in the second season. .","author":[{"dropping-particle":"","family":"Gomaa","given":"M A","non-dropping-particle":"","parse-names":false,"suffix":""},{"dropping-particle":"","family":"Rehab","given":"I F","non-dropping-particle":"","parse-names":false,"suffix":""},{"dropping-particle":"","family":"Adam","given":"I A","non-dropping-particle":"","parse-names":false,"suffix":""}],"container-title":"Middle East Journal of Agriculture Research","id":"ITEM-1","issue":"02","issued":{"date-parts":[["2015"]]},"page":"130-140","title":"Impact of Humic Acid Application , Foliar Micronutrients and Biofertilization on Growth , Productivity and Quality of Wheat ( Triticum aestivum , L .)","type":"article","volume":"4"},"uris":["http://www.mendeley.com/documents/?uuid=57ace246-3bbe-4628-afe5-9e5dbf499339"]}],"mendeley":{"formattedCitation":"(Gomaa et al., 2015)","plainTextFormattedCitation":"(Gomaa et al., 2015)","previouslyFormattedCitation":"(Gomaa et al., 2015)"},"properties":{"noteIndex":0},"schema":"https://github.com/citation-style-language/schema/raw/master/csl-citation.json"}</w:instrText>
      </w:r>
      <w:r w:rsidR="00957986" w:rsidRPr="009D2C55">
        <w:rPr>
          <w:rFonts w:asciiTheme="majorBidi" w:hAnsiTheme="majorBidi" w:cstheme="majorBidi"/>
          <w:sz w:val="24"/>
          <w:szCs w:val="24"/>
        </w:rPr>
        <w:fldChar w:fldCharType="separate"/>
      </w:r>
      <w:r w:rsidR="00957986" w:rsidRPr="009D2C55">
        <w:rPr>
          <w:rFonts w:asciiTheme="majorBidi" w:hAnsiTheme="majorBidi" w:cstheme="majorBidi"/>
          <w:noProof/>
          <w:sz w:val="24"/>
          <w:szCs w:val="24"/>
        </w:rPr>
        <w:t>(Gomaa et al., 2015)</w:t>
      </w:r>
      <w:r w:rsidR="00957986" w:rsidRPr="009D2C55">
        <w:rPr>
          <w:rFonts w:asciiTheme="majorBidi" w:hAnsiTheme="majorBidi" w:cstheme="majorBidi"/>
          <w:sz w:val="24"/>
          <w:szCs w:val="24"/>
        </w:rPr>
        <w:fldChar w:fldCharType="end"/>
      </w:r>
      <w:r w:rsidR="00957986" w:rsidRPr="009D2C55">
        <w:rPr>
          <w:rFonts w:asciiTheme="majorBidi" w:hAnsiTheme="majorBidi" w:cstheme="majorBidi"/>
          <w:sz w:val="24"/>
          <w:szCs w:val="24"/>
        </w:rPr>
        <w:t>.</w:t>
      </w:r>
    </w:p>
    <w:p w14:paraId="52875F80" w14:textId="24FFFF9C" w:rsidR="00C36708" w:rsidRPr="009D2C55" w:rsidRDefault="00C36708" w:rsidP="00957986">
      <w:pPr>
        <w:jc w:val="both"/>
        <w:rPr>
          <w:rFonts w:asciiTheme="majorBidi" w:hAnsiTheme="majorBidi" w:cstheme="majorBidi"/>
          <w:b/>
          <w:bCs/>
          <w:sz w:val="24"/>
          <w:szCs w:val="24"/>
        </w:rPr>
      </w:pPr>
      <w:r w:rsidRPr="009D2C55">
        <w:rPr>
          <w:rFonts w:asciiTheme="majorBidi" w:hAnsiTheme="majorBidi" w:cstheme="majorBidi"/>
          <w:sz w:val="24"/>
          <w:szCs w:val="24"/>
        </w:rPr>
        <w:t>Humic Acid and wheat plant have been studied widely, however the best type of humic acid and the proper method of applying humic acid to</w:t>
      </w:r>
      <w:r w:rsidR="00A90D49" w:rsidRPr="009D2C55">
        <w:rPr>
          <w:rFonts w:asciiTheme="majorBidi" w:hAnsiTheme="majorBidi" w:cstheme="majorBidi"/>
          <w:sz w:val="24"/>
          <w:szCs w:val="24"/>
        </w:rPr>
        <w:t xml:space="preserve"> soil for</w:t>
      </w:r>
      <w:r w:rsidRPr="009D2C55">
        <w:rPr>
          <w:rFonts w:asciiTheme="majorBidi" w:hAnsiTheme="majorBidi" w:cstheme="majorBidi"/>
          <w:sz w:val="24"/>
          <w:szCs w:val="24"/>
        </w:rPr>
        <w:t xml:space="preserve"> wheat is still not stated at the same time for wheat plant. This review aims to investigate the most beneficial type and method of application of humic acid that increasing wheat production significantly. The study also focuses on sustainable production of wheat using Humic acid in order to increase wheat production and reduce the negative effects of chemical fertilizer that have been used.</w:t>
      </w:r>
    </w:p>
    <w:p w14:paraId="2F0E8178" w14:textId="23954E5F" w:rsidR="00F13F9B" w:rsidRPr="009D2C55" w:rsidRDefault="005C01C1" w:rsidP="00A90D49">
      <w:pPr>
        <w:jc w:val="both"/>
        <w:rPr>
          <w:rFonts w:asciiTheme="majorBidi" w:hAnsiTheme="majorBidi" w:cstheme="majorBidi"/>
          <w:sz w:val="24"/>
          <w:szCs w:val="24"/>
        </w:rPr>
      </w:pPr>
      <w:r w:rsidRPr="009D2C55">
        <w:rPr>
          <w:rFonts w:asciiTheme="majorBidi" w:hAnsiTheme="majorBidi" w:cstheme="majorBidi"/>
          <w:sz w:val="24"/>
          <w:szCs w:val="24"/>
        </w:rPr>
        <w:t>Wh</w:t>
      </w:r>
      <w:r w:rsidR="002B770A" w:rsidRPr="009D2C55">
        <w:rPr>
          <w:rFonts w:asciiTheme="majorBidi" w:hAnsiTheme="majorBidi" w:cstheme="majorBidi"/>
          <w:sz w:val="24"/>
          <w:szCs w:val="24"/>
        </w:rPr>
        <w:t>e</w:t>
      </w:r>
      <w:r w:rsidRPr="009D2C55">
        <w:rPr>
          <w:rFonts w:asciiTheme="majorBidi" w:hAnsiTheme="majorBidi" w:cstheme="majorBidi"/>
          <w:sz w:val="24"/>
          <w:szCs w:val="24"/>
        </w:rPr>
        <w:t>at is the most important crop in the world and the first staple food fo</w:t>
      </w:r>
      <w:r w:rsidR="002B770A" w:rsidRPr="009D2C55">
        <w:rPr>
          <w:rFonts w:asciiTheme="majorBidi" w:hAnsiTheme="majorBidi" w:cstheme="majorBidi"/>
          <w:sz w:val="24"/>
          <w:szCs w:val="24"/>
        </w:rPr>
        <w:t>r</w:t>
      </w:r>
      <w:r w:rsidRPr="009D2C55">
        <w:rPr>
          <w:rFonts w:asciiTheme="majorBidi" w:hAnsiTheme="majorBidi" w:cstheme="majorBidi"/>
          <w:sz w:val="24"/>
          <w:szCs w:val="24"/>
        </w:rPr>
        <w:t xml:space="preserve"> a large number of populations </w:t>
      </w:r>
      <w:r w:rsidR="009F78E2" w:rsidRPr="009D2C55">
        <w:rPr>
          <w:rFonts w:asciiTheme="majorBidi" w:hAnsiTheme="majorBidi" w:cstheme="majorBidi"/>
          <w:sz w:val="24"/>
          <w:szCs w:val="24"/>
        </w:rPr>
        <w:t>worldwide</w:t>
      </w:r>
      <w:r w:rsidRPr="009D2C55">
        <w:rPr>
          <w:rFonts w:asciiTheme="majorBidi" w:hAnsiTheme="majorBidi" w:cstheme="majorBidi"/>
          <w:sz w:val="24"/>
          <w:szCs w:val="24"/>
        </w:rPr>
        <w:t>. On the other hand,</w:t>
      </w:r>
      <w:r w:rsidR="009F78E2" w:rsidRPr="009D2C55">
        <w:rPr>
          <w:rFonts w:asciiTheme="majorBidi" w:hAnsiTheme="majorBidi" w:cstheme="majorBidi"/>
          <w:sz w:val="24"/>
          <w:szCs w:val="24"/>
        </w:rPr>
        <w:t xml:space="preserve"> recently</w:t>
      </w:r>
      <w:r w:rsidRPr="009D2C55">
        <w:rPr>
          <w:rFonts w:asciiTheme="majorBidi" w:hAnsiTheme="majorBidi" w:cstheme="majorBidi"/>
          <w:sz w:val="24"/>
          <w:szCs w:val="24"/>
        </w:rPr>
        <w:t xml:space="preserve"> the population of wh</w:t>
      </w:r>
      <w:r w:rsidR="009F78E2" w:rsidRPr="009D2C55">
        <w:rPr>
          <w:rFonts w:asciiTheme="majorBidi" w:hAnsiTheme="majorBidi" w:cstheme="majorBidi"/>
          <w:sz w:val="24"/>
          <w:szCs w:val="24"/>
        </w:rPr>
        <w:t>e</w:t>
      </w:r>
      <w:r w:rsidRPr="009D2C55">
        <w:rPr>
          <w:rFonts w:asciiTheme="majorBidi" w:hAnsiTheme="majorBidi" w:cstheme="majorBidi"/>
          <w:sz w:val="24"/>
          <w:szCs w:val="24"/>
        </w:rPr>
        <w:t>at consuming countries and wheat consumption per capita are increas</w:t>
      </w:r>
      <w:r w:rsidR="009F78E2" w:rsidRPr="009D2C55">
        <w:rPr>
          <w:rFonts w:asciiTheme="majorBidi" w:hAnsiTheme="majorBidi" w:cstheme="majorBidi"/>
          <w:sz w:val="24"/>
          <w:szCs w:val="24"/>
        </w:rPr>
        <w:t>ing</w:t>
      </w:r>
      <w:r w:rsidRPr="009D2C55">
        <w:rPr>
          <w:rFonts w:asciiTheme="majorBidi" w:hAnsiTheme="majorBidi" w:cstheme="majorBidi"/>
          <w:sz w:val="24"/>
          <w:szCs w:val="24"/>
        </w:rPr>
        <w:t xml:space="preserve"> rapidly so, the production of wheat for the current growing population of the world is not enough. </w:t>
      </w:r>
      <w:r w:rsidR="009F78E2" w:rsidRPr="009D2C55">
        <w:rPr>
          <w:rFonts w:asciiTheme="majorBidi" w:hAnsiTheme="majorBidi" w:cstheme="majorBidi"/>
          <w:sz w:val="24"/>
          <w:szCs w:val="24"/>
        </w:rPr>
        <w:t>Furthermore, due</w:t>
      </w:r>
      <w:r w:rsidRPr="009D2C55">
        <w:rPr>
          <w:rFonts w:asciiTheme="majorBidi" w:hAnsiTheme="majorBidi" w:cstheme="majorBidi"/>
          <w:sz w:val="24"/>
          <w:szCs w:val="24"/>
        </w:rPr>
        <w:t xml:space="preserve"> to industrialization, global warming, and heat stress the worldwide wheat production affected negatively</w:t>
      </w:r>
      <w:r w:rsidR="009F78E2" w:rsidRPr="009D2C55">
        <w:rPr>
          <w:rFonts w:asciiTheme="majorBidi" w:hAnsiTheme="majorBidi" w:cstheme="majorBidi"/>
          <w:sz w:val="24"/>
          <w:szCs w:val="24"/>
        </w:rPr>
        <w:t xml:space="preserve">. Moreover, </w:t>
      </w:r>
      <w:r w:rsidR="009F78E2" w:rsidRPr="009D2C55">
        <w:rPr>
          <w:rFonts w:asciiTheme="majorBidi" w:hAnsiTheme="majorBidi" w:cstheme="majorBidi"/>
          <w:sz w:val="24"/>
          <w:szCs w:val="24"/>
          <w:lang w:val="en-US"/>
        </w:rPr>
        <w:t xml:space="preserve">continuous use of chemical fertilizers accelerated the depletion of soil organic matter and impairs physical and chemical properties of soil in addition to causing micronutrient deficiencies. </w:t>
      </w:r>
      <w:r w:rsidRPr="009D2C55">
        <w:rPr>
          <w:rFonts w:asciiTheme="majorBidi" w:hAnsiTheme="majorBidi" w:cstheme="majorBidi"/>
          <w:sz w:val="24"/>
          <w:szCs w:val="24"/>
        </w:rPr>
        <w:t xml:space="preserve"> </w:t>
      </w:r>
      <w:r w:rsidR="009F78E2" w:rsidRPr="009D2C55">
        <w:rPr>
          <w:rFonts w:asciiTheme="majorBidi" w:hAnsiTheme="majorBidi" w:cstheme="majorBidi"/>
          <w:sz w:val="24"/>
          <w:szCs w:val="24"/>
        </w:rPr>
        <w:t>I</w:t>
      </w:r>
      <w:r w:rsidRPr="009D2C55">
        <w:rPr>
          <w:rFonts w:asciiTheme="majorBidi" w:hAnsiTheme="majorBidi" w:cstheme="majorBidi"/>
          <w:sz w:val="24"/>
          <w:szCs w:val="24"/>
        </w:rPr>
        <w:t xml:space="preserve">t is an </w:t>
      </w:r>
      <w:r w:rsidR="009F78E2" w:rsidRPr="009D2C55">
        <w:rPr>
          <w:rFonts w:asciiTheme="majorBidi" w:hAnsiTheme="majorBidi" w:cstheme="majorBidi"/>
          <w:sz w:val="24"/>
          <w:szCs w:val="24"/>
        </w:rPr>
        <w:t>u</w:t>
      </w:r>
      <w:r w:rsidRPr="009D2C55">
        <w:rPr>
          <w:rFonts w:asciiTheme="majorBidi" w:hAnsiTheme="majorBidi" w:cstheme="majorBidi"/>
          <w:sz w:val="24"/>
          <w:szCs w:val="24"/>
        </w:rPr>
        <w:t xml:space="preserve">rgent need to increase what production using sustainable methods to fulfil the wheat demands of the increasing population of the world. Humic acid is a sustainable organic fertilizer, and the application of Humic </w:t>
      </w:r>
      <w:r w:rsidR="009F78E2" w:rsidRPr="009D2C55">
        <w:rPr>
          <w:rFonts w:asciiTheme="majorBidi" w:hAnsiTheme="majorBidi" w:cstheme="majorBidi"/>
          <w:sz w:val="24"/>
          <w:szCs w:val="24"/>
        </w:rPr>
        <w:t>a</w:t>
      </w:r>
      <w:r w:rsidRPr="009D2C55">
        <w:rPr>
          <w:rFonts w:asciiTheme="majorBidi" w:hAnsiTheme="majorBidi" w:cstheme="majorBidi"/>
          <w:sz w:val="24"/>
          <w:szCs w:val="24"/>
        </w:rPr>
        <w:t xml:space="preserve">cid has the ability to improve wheat production </w:t>
      </w:r>
      <w:r w:rsidR="00237E61" w:rsidRPr="009D2C55">
        <w:rPr>
          <w:rFonts w:asciiTheme="majorBidi" w:hAnsiTheme="majorBidi" w:cstheme="majorBidi"/>
          <w:sz w:val="24"/>
          <w:szCs w:val="24"/>
        </w:rPr>
        <w:t>sustainably in order to produce sufficient food for the world increasing population.</w:t>
      </w:r>
      <w:r w:rsidR="00A90D49" w:rsidRPr="009D2C55">
        <w:rPr>
          <w:rFonts w:asciiTheme="majorBidi" w:hAnsiTheme="majorBidi" w:cstheme="majorBidi"/>
          <w:sz w:val="24"/>
          <w:szCs w:val="24"/>
        </w:rPr>
        <w:t xml:space="preserve"> </w:t>
      </w:r>
      <w:r w:rsidR="001A45AE" w:rsidRPr="009D2C55">
        <w:rPr>
          <w:rFonts w:asciiTheme="majorBidi" w:hAnsiTheme="majorBidi" w:cstheme="majorBidi"/>
          <w:sz w:val="24"/>
          <w:szCs w:val="24"/>
        </w:rPr>
        <w:t>The objectives of the</w:t>
      </w:r>
      <w:r w:rsidR="00C36708" w:rsidRPr="009D2C55">
        <w:rPr>
          <w:rFonts w:asciiTheme="majorBidi" w:hAnsiTheme="majorBidi" w:cstheme="majorBidi"/>
          <w:sz w:val="24"/>
          <w:szCs w:val="24"/>
        </w:rPr>
        <w:t xml:space="preserve"> </w:t>
      </w:r>
      <w:r w:rsidR="00237E61" w:rsidRPr="009D2C55">
        <w:rPr>
          <w:rFonts w:asciiTheme="majorBidi" w:hAnsiTheme="majorBidi" w:cstheme="majorBidi"/>
          <w:sz w:val="24"/>
          <w:szCs w:val="24"/>
        </w:rPr>
        <w:t>review</w:t>
      </w:r>
      <w:r w:rsidR="00C36708" w:rsidRPr="009D2C55">
        <w:rPr>
          <w:rFonts w:asciiTheme="majorBidi" w:hAnsiTheme="majorBidi" w:cstheme="majorBidi"/>
          <w:sz w:val="24"/>
          <w:szCs w:val="24"/>
        </w:rPr>
        <w:t xml:space="preserve"> are to</w:t>
      </w:r>
      <w:r w:rsidR="00237E61" w:rsidRPr="009D2C55">
        <w:rPr>
          <w:rFonts w:asciiTheme="majorBidi" w:hAnsiTheme="majorBidi" w:cstheme="majorBidi"/>
          <w:sz w:val="24"/>
          <w:szCs w:val="24"/>
        </w:rPr>
        <w:t xml:space="preserve"> addresses the impact of Humic Acid on the growth and yield of wheat in order to provide some insight and suggestions regarding previous research </w:t>
      </w:r>
      <w:r w:rsidR="00383D96" w:rsidRPr="009D2C55">
        <w:rPr>
          <w:rFonts w:asciiTheme="majorBidi" w:hAnsiTheme="majorBidi" w:cstheme="majorBidi"/>
          <w:sz w:val="24"/>
          <w:szCs w:val="24"/>
        </w:rPr>
        <w:t>on Humic</w:t>
      </w:r>
      <w:r w:rsidR="00237E61" w:rsidRPr="009D2C55">
        <w:rPr>
          <w:rFonts w:asciiTheme="majorBidi" w:hAnsiTheme="majorBidi" w:cstheme="majorBidi"/>
          <w:sz w:val="24"/>
          <w:szCs w:val="24"/>
        </w:rPr>
        <w:t xml:space="preserve"> Acid specifically in wheat</w:t>
      </w:r>
      <w:r w:rsidR="00C36708" w:rsidRPr="009D2C55">
        <w:rPr>
          <w:rFonts w:asciiTheme="majorBidi" w:hAnsiTheme="majorBidi" w:cstheme="majorBidi"/>
          <w:sz w:val="24"/>
          <w:szCs w:val="24"/>
        </w:rPr>
        <w:t xml:space="preserve">, and this </w:t>
      </w:r>
      <w:r w:rsidR="00237E61" w:rsidRPr="009D2C55">
        <w:rPr>
          <w:rFonts w:asciiTheme="majorBidi" w:hAnsiTheme="majorBidi" w:cstheme="majorBidi"/>
          <w:sz w:val="24"/>
          <w:szCs w:val="24"/>
        </w:rPr>
        <w:t>review</w:t>
      </w:r>
      <w:r w:rsidR="00C36708" w:rsidRPr="009D2C55">
        <w:rPr>
          <w:rFonts w:asciiTheme="majorBidi" w:hAnsiTheme="majorBidi" w:cstheme="majorBidi"/>
          <w:sz w:val="24"/>
          <w:szCs w:val="24"/>
        </w:rPr>
        <w:t xml:space="preserve"> also </w:t>
      </w:r>
      <w:r w:rsidR="00237E61" w:rsidRPr="009D2C55">
        <w:rPr>
          <w:rFonts w:asciiTheme="majorBidi" w:hAnsiTheme="majorBidi" w:cstheme="majorBidi"/>
          <w:sz w:val="24"/>
          <w:szCs w:val="24"/>
        </w:rPr>
        <w:t xml:space="preserve">anticipated to </w:t>
      </w:r>
      <w:r w:rsidR="007473EB" w:rsidRPr="009D2C55">
        <w:rPr>
          <w:rFonts w:asciiTheme="majorBidi" w:hAnsiTheme="majorBidi" w:cstheme="majorBidi"/>
          <w:sz w:val="24"/>
          <w:szCs w:val="24"/>
        </w:rPr>
        <w:t>facilitate</w:t>
      </w:r>
      <w:r w:rsidR="00237E61" w:rsidRPr="009D2C55">
        <w:rPr>
          <w:rFonts w:asciiTheme="majorBidi" w:hAnsiTheme="majorBidi" w:cstheme="majorBidi"/>
          <w:sz w:val="24"/>
          <w:szCs w:val="24"/>
        </w:rPr>
        <w:t xml:space="preserve"> the future research work, to improve wheat production by sustainable methods such as Humic Acid application in the future.</w:t>
      </w:r>
      <w:r w:rsidRPr="009D2C55">
        <w:rPr>
          <w:rFonts w:asciiTheme="majorBidi" w:hAnsiTheme="majorBidi" w:cstheme="majorBidi"/>
          <w:sz w:val="24"/>
          <w:szCs w:val="24"/>
        </w:rPr>
        <w:t xml:space="preserve"> </w:t>
      </w:r>
    </w:p>
    <w:p w14:paraId="14A83BD1" w14:textId="33A618F2" w:rsidR="00FD2C46" w:rsidRPr="009D2C55" w:rsidRDefault="007473EB"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I</w:t>
      </w:r>
      <w:r w:rsidR="00FD2C46" w:rsidRPr="009D2C55">
        <w:rPr>
          <w:rFonts w:asciiTheme="majorBidi" w:hAnsiTheme="majorBidi" w:cstheme="majorBidi"/>
          <w:b/>
          <w:bCs/>
          <w:sz w:val="24"/>
          <w:szCs w:val="24"/>
        </w:rPr>
        <w:t>mportance</w:t>
      </w:r>
      <w:r w:rsidRPr="009D2C55">
        <w:rPr>
          <w:rFonts w:asciiTheme="majorBidi" w:hAnsiTheme="majorBidi" w:cstheme="majorBidi"/>
          <w:b/>
          <w:bCs/>
          <w:sz w:val="24"/>
          <w:szCs w:val="24"/>
        </w:rPr>
        <w:t xml:space="preserve"> of </w:t>
      </w:r>
      <w:r w:rsidR="00992325">
        <w:rPr>
          <w:rFonts w:asciiTheme="majorBidi" w:hAnsiTheme="majorBidi" w:cstheme="majorBidi"/>
          <w:b/>
          <w:bCs/>
          <w:sz w:val="24"/>
          <w:szCs w:val="24"/>
        </w:rPr>
        <w:t>W</w:t>
      </w:r>
      <w:r w:rsidRPr="009D2C55">
        <w:rPr>
          <w:rFonts w:asciiTheme="majorBidi" w:hAnsiTheme="majorBidi" w:cstheme="majorBidi"/>
          <w:b/>
          <w:bCs/>
          <w:sz w:val="24"/>
          <w:szCs w:val="24"/>
        </w:rPr>
        <w:t>heat</w:t>
      </w:r>
      <w:r w:rsidR="00FD2C46" w:rsidRPr="009D2C55">
        <w:rPr>
          <w:rFonts w:asciiTheme="majorBidi" w:hAnsiTheme="majorBidi" w:cstheme="majorBidi"/>
          <w:b/>
          <w:bCs/>
          <w:sz w:val="24"/>
          <w:szCs w:val="24"/>
        </w:rPr>
        <w:t xml:space="preserve"> </w:t>
      </w:r>
      <w:r w:rsidR="00F33EAF">
        <w:rPr>
          <w:rFonts w:asciiTheme="majorBidi" w:hAnsiTheme="majorBidi" w:cstheme="majorBidi"/>
          <w:b/>
          <w:bCs/>
          <w:sz w:val="24"/>
          <w:szCs w:val="24"/>
        </w:rPr>
        <w:t>in</w:t>
      </w:r>
      <w:r w:rsidR="00FD2C46" w:rsidRPr="009D2C55">
        <w:rPr>
          <w:rFonts w:asciiTheme="majorBidi" w:hAnsiTheme="majorBidi" w:cstheme="majorBidi"/>
          <w:b/>
          <w:bCs/>
          <w:sz w:val="24"/>
          <w:szCs w:val="24"/>
        </w:rPr>
        <w:t xml:space="preserve"> </w:t>
      </w:r>
      <w:r w:rsidR="00992325">
        <w:rPr>
          <w:rFonts w:asciiTheme="majorBidi" w:hAnsiTheme="majorBidi" w:cstheme="majorBidi"/>
          <w:b/>
          <w:bCs/>
          <w:sz w:val="24"/>
          <w:szCs w:val="24"/>
        </w:rPr>
        <w:t>H</w:t>
      </w:r>
      <w:r w:rsidR="00FD2C46" w:rsidRPr="009D2C55">
        <w:rPr>
          <w:rFonts w:asciiTheme="majorBidi" w:hAnsiTheme="majorBidi" w:cstheme="majorBidi"/>
          <w:b/>
          <w:bCs/>
          <w:sz w:val="24"/>
          <w:szCs w:val="24"/>
        </w:rPr>
        <w:t xml:space="preserve">uman </w:t>
      </w:r>
      <w:r w:rsidR="00992325">
        <w:rPr>
          <w:rFonts w:asciiTheme="majorBidi" w:hAnsiTheme="majorBidi" w:cstheme="majorBidi"/>
          <w:b/>
          <w:bCs/>
          <w:sz w:val="24"/>
          <w:szCs w:val="24"/>
        </w:rPr>
        <w:t>N</w:t>
      </w:r>
      <w:r w:rsidR="00FD2C46" w:rsidRPr="009D2C55">
        <w:rPr>
          <w:rFonts w:asciiTheme="majorBidi" w:hAnsiTheme="majorBidi" w:cstheme="majorBidi"/>
          <w:b/>
          <w:bCs/>
          <w:sz w:val="24"/>
          <w:szCs w:val="24"/>
        </w:rPr>
        <w:t>utrition</w:t>
      </w:r>
    </w:p>
    <w:p w14:paraId="0D09EDC2" w14:textId="431AAB15" w:rsidR="009B54AC" w:rsidRPr="009D2C55" w:rsidRDefault="009B0B99" w:rsidP="00A13D7D">
      <w:pPr>
        <w:jc w:val="both"/>
        <w:rPr>
          <w:rFonts w:asciiTheme="majorBidi" w:hAnsiTheme="majorBidi" w:cstheme="majorBidi"/>
          <w:sz w:val="24"/>
          <w:szCs w:val="24"/>
        </w:rPr>
      </w:pPr>
      <w:r w:rsidRPr="009D2C55">
        <w:rPr>
          <w:rFonts w:asciiTheme="majorBidi" w:hAnsiTheme="majorBidi" w:cstheme="majorBidi"/>
          <w:sz w:val="24"/>
          <w:szCs w:val="24"/>
        </w:rPr>
        <w:t xml:space="preserve">Cereal crops are the major staple food around the world, which directly contribute more than 50% of the total human daily staple foods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2071499","ISSN":"20734395","abstract":"Drought stress is a major factor limiting wheat crop production worldwide. The application of humic acid (HA) and the selection of the appropriate genotype in the suitable site is one of the most important methods of tolerance of wheat plants to drought-stress conditions. The aim of this study was achieved using a three-way ANOVA, the stress tolerance index (STI), the Pearson correlation coefficient (rp), and principal component analysis (PCA). Three field experiments in three sites (Al-Qasr, El-Neguilla, and Abo Kwela) during the 2019/21 and 2020/21 seasons were conducted, entailing one Egyptian bread wheat variety (Sakha 94) with three HA rates (0, 30, and 60 kg ha−1) under normal and drought-stress conditions (supplemental irrigation). According to the ANOVA, the sites, supplemental irrigation, HA rates, and their first-and second-order interactions the grain yield and most traits evaluated (p ≤ 0.05 or 0.01) were significantly influenced in both seasons. Drought stress drastically reduced all traits registered in all factors studied compared with normal conditions. The wheat plants at the Al-Qasr site in both seasons showed significantly increased grain yield and most traits compared with that of the other sites under normal and drought-stress conditions. HA significantly promoted all studied traits under drought stress, and was highest when applying 60 kg HA ha−1, regardless of the site. The greatest grain yield and most traits monitored were observed in wheat plants fertilized with 60 kg HA ha−1 at the Al-Qasr site in both seasons under both conditions. Grain yield significantly (p ≤ 0.05 or 0.01) correlated with water and precipitation use efficiency as well as the most studied traits under normal and drought-stress conditions. The results of STI, rp, and PCA from the current study could be useful and could be used as a suitable method for studying drought-tolerance mechanisms to improve wheat productivity. Based on the results of statistical methods used in this study, we recommend the application of 60 kg HA ha−1 to improve wheat productivity under drought conditions along the north-western coast of Egypt.","author":[{"dropping-particle":"","family":"El-Hashash","given":"Essam Fathy","non-dropping-particle":"","parse-names":false,"suffix":""},{"dropping-particle":"","family":"El-Enin","given":"Moamen M.Abou","non-dropping-particle":"","parse-names":false,"suffix":""},{"dropping-particle":"","family":"El-Mageed","given":"Taia A.Abd","non-dropping-particle":"","parse-names":false,"suffix":""},{"dropping-particle":"","family":"Attia","given":"Mohamed Abd El Hammed","non-dropping-particle":"","parse-names":false,"suffix":""},{"dropping-particle":"","family":"El-Saadony","given":"Mohamed T.","non-dropping-particle":"","parse-names":false,"suffix":""},{"dropping-particle":"","family":"El-Tarabily","given":"Khaled A.","non-dropping-particle":"","parse-names":false,"suffix":""},{"dropping-particle":"","family":"Shaaban","given":"Ahmed","non-dropping-particle":"","parse-names":false,"suffix":""}],"container-title":"Agronomy","id":"ITEM-1","issue":"7","issued":{"date-parts":[["2022"]]},"title":"Bread Wheat Productivity in Response to Humic Acid Supply and Supplementary Irrigation Mode in Three Northwestern Coastal Sites of Egypt","type":"article","volume":"12"},"uris":["http://www.mendeley.com/documents/?uuid=c9cffc86-a59e-42ae-ad4e-ad0c19652e8c"]}],"mendeley":{"formattedCitation":"(El-Hashash et al., 2022)","plainTextFormattedCitation":"(El-Hashash et al., 2022)","previouslyFormattedCitation":"(El-Hashash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El-Hashash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w:t>
      </w:r>
      <w:r w:rsidR="00A13D7D" w:rsidRPr="009D2C55">
        <w:rPr>
          <w:rFonts w:asciiTheme="majorBidi" w:hAnsiTheme="majorBidi" w:cstheme="majorBidi"/>
          <w:sz w:val="24"/>
          <w:szCs w:val="24"/>
        </w:rPr>
        <w:t xml:space="preserve"> The first cultivation of wheat occurred about 10000 years ago, as part of the ‘Neolithic Revolution’, which saw a transition from hunting and gathering of food to settled agriculture </w:t>
      </w:r>
      <w:r w:rsidR="00A13D7D" w:rsidRPr="009D2C55">
        <w:rPr>
          <w:rFonts w:asciiTheme="majorBidi" w:hAnsiTheme="majorBidi" w:cstheme="majorBidi"/>
          <w:sz w:val="24"/>
          <w:szCs w:val="24"/>
        </w:rPr>
        <w:fldChar w:fldCharType="begin" w:fldLock="1"/>
      </w:r>
      <w:r w:rsidR="00A13D7D" w:rsidRPr="009D2C55">
        <w:rPr>
          <w:rFonts w:asciiTheme="majorBidi" w:hAnsiTheme="majorBidi" w:cstheme="majorBidi"/>
          <w:sz w:val="24"/>
          <w:szCs w:val="24"/>
        </w:rPr>
        <w:instrText>ADDIN CSL_CITATION {"citationItems":[{"id":"ITEM-1","itemData":{"DOI":"10.1093/jxb/erp058","author":[{"dropping-particle":"","family":"Shewry","given":"P. R","non-dropping-particle":"","parse-names":false,"suffix":""}],"container-title":"Journal of Experimental Botany","id":"ITEM-1","issue":"6","issued":{"date-parts":[["2009"]]},"page":"1537-1553","title":"Wheat","type":"article-journal","volume":"60"},"uris":["http://www.mendeley.com/documents/?uuid=5de92b2b-1a3e-4778-aa19-84090e0854ff"]}],"mendeley":{"formattedCitation":"(Shewry, 2009)","plainTextFormattedCitation":"(Shewry, 2009)","previouslyFormattedCitation":"(Shewry, 2009)"},"properties":{"noteIndex":0},"schema":"https://github.com/citation-style-language/schema/raw/master/csl-citation.json"}</w:instrText>
      </w:r>
      <w:r w:rsidR="00A13D7D" w:rsidRPr="009D2C55">
        <w:rPr>
          <w:rFonts w:asciiTheme="majorBidi" w:hAnsiTheme="majorBidi" w:cstheme="majorBidi"/>
          <w:sz w:val="24"/>
          <w:szCs w:val="24"/>
        </w:rPr>
        <w:fldChar w:fldCharType="separate"/>
      </w:r>
      <w:r w:rsidR="00A13D7D" w:rsidRPr="009D2C55">
        <w:rPr>
          <w:rFonts w:asciiTheme="majorBidi" w:hAnsiTheme="majorBidi" w:cstheme="majorBidi"/>
          <w:noProof/>
          <w:sz w:val="24"/>
          <w:szCs w:val="24"/>
        </w:rPr>
        <w:t>(Shewry, 2009)</w:t>
      </w:r>
      <w:r w:rsidR="00A13D7D" w:rsidRPr="009D2C55">
        <w:rPr>
          <w:rFonts w:asciiTheme="majorBidi" w:hAnsiTheme="majorBidi" w:cstheme="majorBidi"/>
          <w:sz w:val="24"/>
          <w:szCs w:val="24"/>
        </w:rPr>
        <w:fldChar w:fldCharType="end"/>
      </w:r>
      <w:r w:rsidR="00A13D7D" w:rsidRPr="009D2C55">
        <w:rPr>
          <w:rFonts w:asciiTheme="majorBidi" w:hAnsiTheme="majorBidi" w:cstheme="majorBidi"/>
          <w:sz w:val="24"/>
          <w:szCs w:val="24"/>
        </w:rPr>
        <w:t>.</w:t>
      </w:r>
      <w:r w:rsidRPr="009D2C55">
        <w:rPr>
          <w:rFonts w:asciiTheme="majorBidi" w:hAnsiTheme="majorBidi" w:cstheme="majorBidi"/>
          <w:sz w:val="24"/>
          <w:szCs w:val="24"/>
        </w:rPr>
        <w:t xml:space="preserve"> </w:t>
      </w:r>
      <w:r w:rsidR="00FD2C46" w:rsidRPr="009D2C55">
        <w:rPr>
          <w:rFonts w:asciiTheme="majorBidi" w:hAnsiTheme="majorBidi" w:cstheme="majorBidi"/>
          <w:sz w:val="24"/>
          <w:szCs w:val="24"/>
        </w:rPr>
        <w:t xml:space="preserve">Wheat is the most important crop around the world, and it is supplies about 20% of the foods all over the world </w:t>
      </w:r>
      <w:r w:rsidR="00FD2C46" w:rsidRPr="009D2C55">
        <w:rPr>
          <w:rFonts w:asciiTheme="majorBidi" w:hAnsiTheme="majorBidi" w:cstheme="majorBidi"/>
          <w:sz w:val="24"/>
          <w:szCs w:val="24"/>
        </w:rPr>
        <w:fldChar w:fldCharType="begin" w:fldLock="1"/>
      </w:r>
      <w:r w:rsidR="00FD2C46" w:rsidRPr="009D2C55">
        <w:rPr>
          <w:rFonts w:asciiTheme="majorBidi" w:hAnsiTheme="majorBidi" w:cstheme="majorBidi"/>
          <w:sz w:val="24"/>
          <w:szCs w:val="24"/>
        </w:rPr>
        <w:instrText>ADDIN CSL_CITATION {"citationItems":[{"id":"ITEM-1","itemData":{"author":[{"dropping-particle":"","family":"Awad","given":"Ahmad A.M","non-dropping-particle":"","parse-names":false,"suffix":""},{"dropping-particle":"","family":"El-Taib","given":"Ashraf B.A","non-dropping-particle":"","parse-names":false,"suffix":""},{"dropping-particle":"","family":"Sweed","given":"Atef A.A","non-dropping-particle":"","parse-names":false,"suffix":""},{"dropping-particle":"","family":"and Omran","given":"Aya A.M et al.","non-dropping-particle":"","parse-names":false,"suffix":""}],"container-title":"Agronomy","id":"ITEM-1","issue":"705","issued":{"date-parts":[["2022"]]},"title":"Nutrient Contents and Productivity of Triticum aestivum Plants Grown in Clay Loam Soil Depending on Humic Substances and Varieties and Their Interactions Ahmed","type":"article-journal","volume":"12"},"uris":["http://www.mendeley.com/documents/?uuid=1de46107-c408-4c11-a33e-76ecaa4c8902"]}],"mendeley":{"formattedCitation":"(Awad et al., 2022)","plainTextFormattedCitation":"(Awad et al., 2022)","previouslyFormattedCitation":"(Awad et al., 2022)"},"properties":{"noteIndex":0},"schema":"https://github.com/citation-style-language/schema/raw/master/csl-citation.json"}</w:instrText>
      </w:r>
      <w:r w:rsidR="00FD2C46" w:rsidRPr="009D2C55">
        <w:rPr>
          <w:rFonts w:asciiTheme="majorBidi" w:hAnsiTheme="majorBidi" w:cstheme="majorBidi"/>
          <w:sz w:val="24"/>
          <w:szCs w:val="24"/>
        </w:rPr>
        <w:fldChar w:fldCharType="separate"/>
      </w:r>
      <w:r w:rsidR="00FD2C46" w:rsidRPr="009D2C55">
        <w:rPr>
          <w:rFonts w:asciiTheme="majorBidi" w:hAnsiTheme="majorBidi" w:cstheme="majorBidi"/>
          <w:noProof/>
          <w:sz w:val="24"/>
          <w:szCs w:val="24"/>
        </w:rPr>
        <w:t>(Awad et al., 2022)</w:t>
      </w:r>
      <w:r w:rsidR="00FD2C46" w:rsidRPr="009D2C55">
        <w:rPr>
          <w:rFonts w:asciiTheme="majorBidi" w:hAnsiTheme="majorBidi" w:cstheme="majorBidi"/>
          <w:sz w:val="24"/>
          <w:szCs w:val="24"/>
        </w:rPr>
        <w:fldChar w:fldCharType="end"/>
      </w:r>
      <w:r w:rsidR="00FD2C46" w:rsidRPr="009D2C55">
        <w:rPr>
          <w:rFonts w:asciiTheme="majorBidi" w:hAnsiTheme="majorBidi" w:cstheme="majorBidi"/>
          <w:sz w:val="24"/>
          <w:szCs w:val="24"/>
        </w:rPr>
        <w:t>.</w:t>
      </w:r>
      <w:r w:rsidR="00A13D7D" w:rsidRPr="009D2C55">
        <w:rPr>
          <w:rFonts w:asciiTheme="majorBidi" w:hAnsiTheme="majorBidi" w:cstheme="majorBidi"/>
          <w:sz w:val="24"/>
          <w:szCs w:val="24"/>
        </w:rPr>
        <w:t xml:space="preserve"> Wheat also contributes essential amino acids, minerals, and vitamins, and beneficial phytochemicals and dietary fibre components to the human diet, and these are particularly enriched in whole-grain products </w:t>
      </w:r>
      <w:r w:rsidR="00A13D7D" w:rsidRPr="009D2C55">
        <w:rPr>
          <w:rFonts w:asciiTheme="majorBidi" w:hAnsiTheme="majorBidi" w:cstheme="majorBidi"/>
          <w:sz w:val="24"/>
          <w:szCs w:val="24"/>
        </w:rPr>
        <w:fldChar w:fldCharType="begin" w:fldLock="1"/>
      </w:r>
      <w:r w:rsidR="00A13D7D" w:rsidRPr="009D2C55">
        <w:rPr>
          <w:rFonts w:asciiTheme="majorBidi" w:hAnsiTheme="majorBidi" w:cstheme="majorBidi"/>
          <w:sz w:val="24"/>
          <w:szCs w:val="24"/>
        </w:rPr>
        <w:instrText>ADDIN CSL_CITATION {"citationItems":[{"id":"ITEM-1","itemData":{"DOI":"10.1093/jxb/erp058","author":[{"dropping-particle":"","family":"Shewry","given":"P. R","non-dropping-particle":"","parse-names":false,"suffix":""}],"container-title":"Journal of Experimental Botany","id":"ITEM-1","issue":"6","issued":{"date-parts":[["2009"]]},"page":"1537-1553","title":"Wheat","type":"article-journal","volume":"60"},"uris":["http://www.mendeley.com/documents/?uuid=5de92b2b-1a3e-4778-aa19-84090e0854ff"]}],"mendeley":{"formattedCitation":"(Shewry, 2009)","plainTextFormattedCitation":"(Shewry, 2009)","previouslyFormattedCitation":"(Shewry, 2009)"},"properties":{"noteIndex":0},"schema":"https://github.com/citation-style-language/schema/raw/master/csl-citation.json"}</w:instrText>
      </w:r>
      <w:r w:rsidR="00A13D7D" w:rsidRPr="009D2C55">
        <w:rPr>
          <w:rFonts w:asciiTheme="majorBidi" w:hAnsiTheme="majorBidi" w:cstheme="majorBidi"/>
          <w:sz w:val="24"/>
          <w:szCs w:val="24"/>
        </w:rPr>
        <w:fldChar w:fldCharType="separate"/>
      </w:r>
      <w:r w:rsidR="00A13D7D" w:rsidRPr="009D2C55">
        <w:rPr>
          <w:rFonts w:asciiTheme="majorBidi" w:hAnsiTheme="majorBidi" w:cstheme="majorBidi"/>
          <w:noProof/>
          <w:sz w:val="24"/>
          <w:szCs w:val="24"/>
        </w:rPr>
        <w:t>(Shewry, 2009)</w:t>
      </w:r>
      <w:r w:rsidR="00A13D7D" w:rsidRPr="009D2C55">
        <w:rPr>
          <w:rFonts w:asciiTheme="majorBidi" w:hAnsiTheme="majorBidi" w:cstheme="majorBidi"/>
          <w:sz w:val="24"/>
          <w:szCs w:val="24"/>
        </w:rPr>
        <w:fldChar w:fldCharType="end"/>
      </w:r>
      <w:r w:rsidR="00A13D7D" w:rsidRPr="009D2C55">
        <w:rPr>
          <w:rFonts w:asciiTheme="majorBidi" w:hAnsiTheme="majorBidi" w:cstheme="majorBidi"/>
          <w:sz w:val="24"/>
          <w:szCs w:val="24"/>
        </w:rPr>
        <w:t xml:space="preserve">. </w:t>
      </w:r>
    </w:p>
    <w:p w14:paraId="5B96AAAE" w14:textId="08CED335" w:rsidR="00A13D7D" w:rsidRPr="009D2C55" w:rsidRDefault="00FD2C46" w:rsidP="00A13D7D">
      <w:pPr>
        <w:jc w:val="both"/>
        <w:rPr>
          <w:rFonts w:asciiTheme="majorBidi" w:hAnsiTheme="majorBidi" w:cstheme="majorBidi"/>
          <w:sz w:val="24"/>
          <w:szCs w:val="24"/>
        </w:rPr>
      </w:pPr>
      <w:r w:rsidRPr="009D2C55">
        <w:rPr>
          <w:rFonts w:asciiTheme="majorBidi" w:hAnsiTheme="majorBidi" w:cstheme="majorBidi"/>
          <w:sz w:val="24"/>
          <w:szCs w:val="24"/>
        </w:rPr>
        <w:t xml:space="preserve">The </w:t>
      </w:r>
      <w:r w:rsidR="006D0E5B" w:rsidRPr="009D2C55">
        <w:rPr>
          <w:rFonts w:asciiTheme="majorBidi" w:hAnsiTheme="majorBidi" w:cstheme="majorBidi"/>
          <w:sz w:val="24"/>
          <w:szCs w:val="24"/>
        </w:rPr>
        <w:t>world’s</w:t>
      </w:r>
      <w:r w:rsidRPr="009D2C55">
        <w:rPr>
          <w:rFonts w:asciiTheme="majorBidi" w:hAnsiTheme="majorBidi" w:cstheme="majorBidi"/>
          <w:sz w:val="24"/>
          <w:szCs w:val="24"/>
        </w:rPr>
        <w:t xml:space="preserve"> total cultivated area of wheat is nearly 1.425 x 10 </w:t>
      </w:r>
      <w:r w:rsidRPr="009D2C55">
        <w:rPr>
          <w:rFonts w:asciiTheme="majorBidi" w:hAnsiTheme="majorBidi" w:cstheme="majorBidi"/>
          <w:sz w:val="24"/>
          <w:szCs w:val="24"/>
          <w:vertAlign w:val="superscript"/>
        </w:rPr>
        <w:t>6</w:t>
      </w:r>
      <w:r w:rsidRPr="009D2C55">
        <w:rPr>
          <w:rFonts w:asciiTheme="majorBidi" w:hAnsiTheme="majorBidi" w:cstheme="majorBidi"/>
          <w:sz w:val="24"/>
          <w:szCs w:val="24"/>
        </w:rPr>
        <w:t xml:space="preserve"> hectare and the total wheat production globally is 9.279 x 10</w:t>
      </w:r>
      <w:r w:rsidRPr="009D2C55">
        <w:rPr>
          <w:rFonts w:asciiTheme="majorBidi" w:hAnsiTheme="majorBidi" w:cstheme="majorBidi"/>
          <w:sz w:val="24"/>
          <w:szCs w:val="24"/>
          <w:vertAlign w:val="superscript"/>
        </w:rPr>
        <w:t>6</w:t>
      </w:r>
      <w:r w:rsidRPr="009D2C55">
        <w:rPr>
          <w:rFonts w:asciiTheme="majorBidi" w:hAnsiTheme="majorBidi" w:cstheme="majorBidi"/>
          <w:sz w:val="24"/>
          <w:szCs w:val="24"/>
        </w:rPr>
        <w:t xml:space="preserve"> tons while the average production is 6.511 tons per hectare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Awad","given":"Ahmad A.M","non-dropping-particle":"","parse-names":false,"suffix":""},{"dropping-particle":"","family":"El-Taib","given":"Ashraf B.A","non-dropping-particle":"","parse-names":false,"suffix":""},{"dropping-particle":"","family":"Sweed","given":"Atef A.A","non-dropping-particle":"","parse-names":false,"suffix":""},{"dropping-particle":"","family":"and Omran","given":"Aya A.M et al.","non-dropping-particle":"","parse-names":false,"suffix":""}],"container-title":"Agronomy","id":"ITEM-1","issue":"705","issued":{"date-parts":[["2022"]]},"title":"Nutrient Contents and Productivity of Triticum aestivum Plants Grown in Clay Loam Soil Depending on Humic Substances and Varieties and Their Interactions Ahmed","type":"article-journal","volume":"12"},"uris":["http://www.mendeley.com/documents/?uuid=1de46107-c408-4c11-a33e-76ecaa4c8902"]}],"mendeley":{"formattedCitation":"(Awad et al., 2022)","plainTextFormattedCitation":"(Awad et al., 2022)","previouslyFormattedCitation":"(Awad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wad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w:t>
      </w:r>
      <w:r w:rsidR="00A13D7D" w:rsidRPr="009D2C55">
        <w:rPr>
          <w:rFonts w:asciiTheme="majorBidi" w:hAnsiTheme="majorBidi" w:cstheme="majorBidi"/>
          <w:sz w:val="24"/>
          <w:szCs w:val="24"/>
        </w:rPr>
        <w:t xml:space="preserve">Furthermore, the </w:t>
      </w:r>
      <w:r w:rsidR="009B54AC" w:rsidRPr="009D2C55">
        <w:rPr>
          <w:rFonts w:asciiTheme="majorBidi" w:hAnsiTheme="majorBidi" w:cstheme="majorBidi"/>
          <w:sz w:val="24"/>
          <w:szCs w:val="24"/>
        </w:rPr>
        <w:t xml:space="preserve">world would require around 840 million tonnes of wheat by 2050 from current production level of 642 million tonnes and it has to be achieved with less land and resources through genetic, physiological and agronomic interventions particularly resource conservation technologies </w:t>
      </w:r>
      <w:r w:rsidR="009B54AC" w:rsidRPr="009D2C55">
        <w:rPr>
          <w:rFonts w:asciiTheme="majorBidi" w:hAnsiTheme="majorBidi" w:cstheme="majorBidi"/>
          <w:sz w:val="24"/>
          <w:szCs w:val="24"/>
        </w:rPr>
        <w:fldChar w:fldCharType="begin" w:fldLock="1"/>
      </w:r>
      <w:r w:rsidR="009B54AC" w:rsidRPr="009D2C55">
        <w:rPr>
          <w:rFonts w:asciiTheme="majorBidi" w:hAnsiTheme="majorBidi" w:cstheme="majorBidi"/>
          <w:sz w:val="24"/>
          <w:szCs w:val="24"/>
        </w:rPr>
        <w:instrText>ADDIN CSL_CITATION {"citationItems":[{"id":"ITEM-1","itemData":{"author":[{"dropping-particle":"","family":"Sharma","given":"Indu","non-dropping-particle":"","parse-names":false,"suffix":""},{"dropping-particle":"","family":"Tyagi","given":"B.S","non-dropping-particle":"","parse-names":false,"suffix":""},{"dropping-particle":"","family":"Singh","given":"Gyanedra","non-dropping-particle":"","parse-names":false,"suffix":""},{"dropping-particle":"","family":"K","given":"Venkatesh","non-dropping-particle":"","parse-names":false,"suffix":""},{"dropping-particle":"","family":"and Gupta","given":"O.P","non-dropping-particle":"","parse-names":false,"suffix":""}],"container-title":"Indian Journal of Agricultural Sciences","id":"ITEM-1","issue":"1","issued":{"date-parts":[["2015"]]},"page":"3-13","title":"Enhancing wheat production- A global perspective","type":"article-journal","volume":"85"},"uris":["http://www.mendeley.com/documents/?uuid=c3d1378c-1a8a-4480-9638-30fb9a040e1d"]}],"mendeley":{"formattedCitation":"(Sharma et al., 2015)","plainTextFormattedCitation":"(Sharma et al., 2015)","previouslyFormattedCitation":"(Sharma et al., 2015)"},"properties":{"noteIndex":0},"schema":"https://github.com/citation-style-language/schema/raw/master/csl-citation.json"}</w:instrText>
      </w:r>
      <w:r w:rsidR="009B54AC" w:rsidRPr="009D2C55">
        <w:rPr>
          <w:rFonts w:asciiTheme="majorBidi" w:hAnsiTheme="majorBidi" w:cstheme="majorBidi"/>
          <w:sz w:val="24"/>
          <w:szCs w:val="24"/>
        </w:rPr>
        <w:fldChar w:fldCharType="separate"/>
      </w:r>
      <w:r w:rsidR="009B54AC" w:rsidRPr="009D2C55">
        <w:rPr>
          <w:rFonts w:asciiTheme="majorBidi" w:hAnsiTheme="majorBidi" w:cstheme="majorBidi"/>
          <w:noProof/>
          <w:sz w:val="24"/>
          <w:szCs w:val="24"/>
        </w:rPr>
        <w:t>(Sharma et al., 2015)</w:t>
      </w:r>
      <w:r w:rsidR="009B54AC" w:rsidRPr="009D2C55">
        <w:rPr>
          <w:rFonts w:asciiTheme="majorBidi" w:hAnsiTheme="majorBidi" w:cstheme="majorBidi"/>
          <w:sz w:val="24"/>
          <w:szCs w:val="24"/>
        </w:rPr>
        <w:fldChar w:fldCharType="end"/>
      </w:r>
      <w:r w:rsidR="009B54AC" w:rsidRPr="009D2C55">
        <w:rPr>
          <w:rFonts w:asciiTheme="majorBidi" w:hAnsiTheme="majorBidi" w:cstheme="majorBidi"/>
          <w:sz w:val="24"/>
          <w:szCs w:val="24"/>
        </w:rPr>
        <w:t xml:space="preserve">.  </w:t>
      </w:r>
    </w:p>
    <w:p w14:paraId="48C0E92E" w14:textId="14433E44" w:rsidR="007965AF" w:rsidRPr="009D2C55" w:rsidRDefault="007473EB"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B</w:t>
      </w:r>
      <w:r w:rsidR="00CA6F10" w:rsidRPr="009D2C55">
        <w:rPr>
          <w:rFonts w:asciiTheme="majorBidi" w:hAnsiTheme="majorBidi" w:cstheme="majorBidi"/>
          <w:b/>
          <w:bCs/>
          <w:sz w:val="24"/>
          <w:szCs w:val="24"/>
        </w:rPr>
        <w:t>enefits</w:t>
      </w:r>
      <w:r w:rsidRPr="009D2C55">
        <w:rPr>
          <w:rFonts w:asciiTheme="majorBidi" w:hAnsiTheme="majorBidi" w:cstheme="majorBidi"/>
          <w:b/>
          <w:bCs/>
          <w:sz w:val="24"/>
          <w:szCs w:val="24"/>
        </w:rPr>
        <w:t xml:space="preserve"> of Humic Acid</w:t>
      </w:r>
      <w:r w:rsidR="00CA6F10" w:rsidRPr="009D2C55">
        <w:rPr>
          <w:rFonts w:asciiTheme="majorBidi" w:hAnsiTheme="majorBidi" w:cstheme="majorBidi"/>
          <w:b/>
          <w:bCs/>
          <w:sz w:val="24"/>
          <w:szCs w:val="24"/>
        </w:rPr>
        <w:t xml:space="preserve"> for </w:t>
      </w:r>
      <w:r w:rsidR="00992325">
        <w:rPr>
          <w:rFonts w:asciiTheme="majorBidi" w:hAnsiTheme="majorBidi" w:cstheme="majorBidi"/>
          <w:b/>
          <w:bCs/>
          <w:sz w:val="24"/>
          <w:szCs w:val="24"/>
        </w:rPr>
        <w:t>P</w:t>
      </w:r>
      <w:r w:rsidR="00CA6F10" w:rsidRPr="009D2C55">
        <w:rPr>
          <w:rFonts w:asciiTheme="majorBidi" w:hAnsiTheme="majorBidi" w:cstheme="majorBidi"/>
          <w:b/>
          <w:bCs/>
          <w:sz w:val="24"/>
          <w:szCs w:val="24"/>
        </w:rPr>
        <w:t xml:space="preserve">lants and </w:t>
      </w:r>
      <w:r w:rsidR="00992325">
        <w:rPr>
          <w:rFonts w:asciiTheme="majorBidi" w:hAnsiTheme="majorBidi" w:cstheme="majorBidi"/>
          <w:b/>
          <w:bCs/>
          <w:sz w:val="24"/>
          <w:szCs w:val="24"/>
        </w:rPr>
        <w:t>S</w:t>
      </w:r>
      <w:r w:rsidR="00CA6F10" w:rsidRPr="009D2C55">
        <w:rPr>
          <w:rFonts w:asciiTheme="majorBidi" w:hAnsiTheme="majorBidi" w:cstheme="majorBidi"/>
          <w:b/>
          <w:bCs/>
          <w:sz w:val="24"/>
          <w:szCs w:val="24"/>
        </w:rPr>
        <w:t xml:space="preserve">oil </w:t>
      </w:r>
      <w:r w:rsidR="00992325">
        <w:rPr>
          <w:rFonts w:asciiTheme="majorBidi" w:hAnsiTheme="majorBidi" w:cstheme="majorBidi"/>
          <w:b/>
          <w:bCs/>
          <w:sz w:val="24"/>
          <w:szCs w:val="24"/>
        </w:rPr>
        <w:t>C</w:t>
      </w:r>
      <w:r w:rsidR="00CA6F10" w:rsidRPr="009D2C55">
        <w:rPr>
          <w:rFonts w:asciiTheme="majorBidi" w:hAnsiTheme="majorBidi" w:cstheme="majorBidi"/>
          <w:b/>
          <w:bCs/>
          <w:sz w:val="24"/>
          <w:szCs w:val="24"/>
        </w:rPr>
        <w:t>ondition</w:t>
      </w:r>
    </w:p>
    <w:p w14:paraId="6A23E57D" w14:textId="77777777" w:rsidR="00EB05A1" w:rsidRPr="009D2C55" w:rsidRDefault="00065387" w:rsidP="005E29B8">
      <w:pPr>
        <w:jc w:val="both"/>
        <w:rPr>
          <w:rFonts w:asciiTheme="majorBidi" w:hAnsiTheme="majorBidi" w:cstheme="majorBidi"/>
          <w:sz w:val="24"/>
          <w:szCs w:val="24"/>
          <w:lang w:val="en-US"/>
        </w:rPr>
      </w:pPr>
      <w:r w:rsidRPr="009D2C55">
        <w:rPr>
          <w:rFonts w:asciiTheme="majorBidi" w:hAnsiTheme="majorBidi" w:cstheme="majorBidi"/>
          <w:sz w:val="24"/>
          <w:szCs w:val="24"/>
          <w:lang w:val="en-US"/>
        </w:rPr>
        <w:t xml:space="preserve">Humic substances as part of humus-soil organic matter are compounds arising from the physical, chemical and microbiological transformation (humification) of biomolecules </w:t>
      </w:r>
      <w:r w:rsidRPr="009D2C55">
        <w:rPr>
          <w:rFonts w:asciiTheme="majorBidi" w:hAnsiTheme="majorBidi" w:cstheme="majorBidi"/>
          <w:sz w:val="24"/>
          <w:szCs w:val="24"/>
          <w:lang w:val="en-US"/>
        </w:rPr>
        <w:lastRenderedPageBreak/>
        <w:fldChar w:fldCharType="begin" w:fldLock="1"/>
      </w:r>
      <w:r w:rsidRPr="009D2C55">
        <w:rPr>
          <w:rFonts w:asciiTheme="majorBidi" w:hAnsiTheme="majorBidi" w:cstheme="majorBidi"/>
          <w:sz w:val="24"/>
          <w:szCs w:val="24"/>
          <w:lang w:val="en-US"/>
        </w:rPr>
        <w:instrText>ADDIN CSL_CITATION {"citationItems":[{"id":"ITEM-1","itemData":{"author":[{"dropping-particle":"","family":"Mindari","given":"Wanti","non-dropping-particle":"","parse-names":false,"suffix":""},{"dropping-particle":"","family":"Sasongko","given":"Purnomo Edi","non-dropping-particle":"","parse-names":false,"suffix":""},{"dropping-particle":"","family":"Kusuma","given":"Zaenal","non-dropping-particle":"","parse-names":false,"suffix":""},{"dropping-particle":"","family":"Syekhfani","given":"","non-dropping-particle":"","parse-names":false,"suffix":""},{"dropping-particle":"","family":"Aini","given":"Nurul","non-dropping-particle":"","parse-names":false,"suffix":""}],"container-title":"AIP Conference Proceedings","id":"ITEM-1","issued":{"date-parts":[["2019"]]},"title":"Efficiency of Various Sources and Doses ofHumic Acid on Physical and Chemical Properties of Saline Soil and Growth and Yield of Rice","type":"paper-conference"},"uris":["http://www.mendeley.com/documents/?uuid=4108663e-ca9f-47b3-9eee-a604312b0cd1"]}],"mendeley":{"formattedCitation":"(Mindari et al., 2019)","plainTextFormattedCitation":"(Mindari et al., 2019)","previouslyFormattedCitation":"(Mindari et al., 2019)"},"properties":{"noteIndex":0},"schema":"https://github.com/citation-style-language/schema/raw/master/csl-citation.json"}</w:instrText>
      </w:r>
      <w:r w:rsidRPr="009D2C55">
        <w:rPr>
          <w:rFonts w:asciiTheme="majorBidi" w:hAnsiTheme="majorBidi" w:cstheme="majorBidi"/>
          <w:sz w:val="24"/>
          <w:szCs w:val="24"/>
          <w:lang w:val="en-US"/>
        </w:rPr>
        <w:fldChar w:fldCharType="separate"/>
      </w:r>
      <w:r w:rsidRPr="009D2C55">
        <w:rPr>
          <w:rFonts w:asciiTheme="majorBidi" w:hAnsiTheme="majorBidi" w:cstheme="majorBidi"/>
          <w:noProof/>
          <w:sz w:val="24"/>
          <w:szCs w:val="24"/>
          <w:lang w:val="en-US"/>
        </w:rPr>
        <w:t>(Mindari et al., 2019)</w:t>
      </w:r>
      <w:r w:rsidRPr="009D2C55">
        <w:rPr>
          <w:rFonts w:asciiTheme="majorBidi" w:hAnsiTheme="majorBidi" w:cstheme="majorBidi"/>
          <w:sz w:val="24"/>
          <w:szCs w:val="24"/>
          <w:lang w:val="en-US"/>
        </w:rPr>
        <w:fldChar w:fldCharType="end"/>
      </w:r>
      <w:r w:rsidRPr="009D2C55">
        <w:rPr>
          <w:rFonts w:asciiTheme="majorBidi" w:hAnsiTheme="majorBidi" w:cstheme="majorBidi"/>
          <w:sz w:val="24"/>
          <w:szCs w:val="24"/>
          <w:lang w:val="en-US"/>
        </w:rPr>
        <w:t xml:space="preserve">. </w:t>
      </w:r>
      <w:r w:rsidR="00294E5D" w:rsidRPr="009D2C55">
        <w:rPr>
          <w:rFonts w:asciiTheme="majorBidi" w:hAnsiTheme="majorBidi" w:cstheme="majorBidi"/>
          <w:sz w:val="24"/>
          <w:szCs w:val="24"/>
          <w:lang w:val="en-US"/>
        </w:rPr>
        <w:t xml:space="preserve">Soil organic contents are one of the important parts that directly affect the soil fertility and textures </w:t>
      </w:r>
      <w:r w:rsidR="00294E5D" w:rsidRPr="009D2C55">
        <w:rPr>
          <w:rFonts w:asciiTheme="majorBidi" w:hAnsiTheme="majorBidi" w:cstheme="majorBidi"/>
          <w:sz w:val="24"/>
          <w:szCs w:val="24"/>
          <w:lang w:val="en-US"/>
        </w:rPr>
        <w:fldChar w:fldCharType="begin" w:fldLock="1"/>
      </w:r>
      <w:r w:rsidR="00294E5D"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00294E5D" w:rsidRPr="009D2C55">
        <w:rPr>
          <w:rFonts w:asciiTheme="majorBidi" w:hAnsiTheme="majorBidi" w:cstheme="majorBidi"/>
          <w:sz w:val="24"/>
          <w:szCs w:val="24"/>
          <w:lang w:val="en-US"/>
        </w:rPr>
        <w:fldChar w:fldCharType="separate"/>
      </w:r>
      <w:r w:rsidR="00294E5D" w:rsidRPr="009D2C55">
        <w:rPr>
          <w:rFonts w:asciiTheme="majorBidi" w:hAnsiTheme="majorBidi" w:cstheme="majorBidi"/>
          <w:noProof/>
          <w:sz w:val="24"/>
          <w:szCs w:val="24"/>
          <w:lang w:val="en-US"/>
        </w:rPr>
        <w:t>(Khaled &amp; Fawy, 2011)</w:t>
      </w:r>
      <w:r w:rsidR="00294E5D" w:rsidRPr="009D2C55">
        <w:rPr>
          <w:rFonts w:asciiTheme="majorBidi" w:hAnsiTheme="majorBidi" w:cstheme="majorBidi"/>
          <w:sz w:val="24"/>
          <w:szCs w:val="24"/>
          <w:lang w:val="en-US"/>
        </w:rPr>
        <w:fldChar w:fldCharType="end"/>
      </w:r>
      <w:r w:rsidR="00294E5D" w:rsidRPr="009D2C55">
        <w:rPr>
          <w:rFonts w:asciiTheme="majorBidi" w:hAnsiTheme="majorBidi" w:cstheme="majorBidi"/>
          <w:sz w:val="24"/>
          <w:szCs w:val="24"/>
          <w:lang w:val="en-US"/>
        </w:rPr>
        <w:t xml:space="preserve">. </w:t>
      </w:r>
      <w:r w:rsidR="00294E5D" w:rsidRPr="009D2C55">
        <w:rPr>
          <w:rFonts w:asciiTheme="majorBidi" w:hAnsiTheme="majorBidi" w:cstheme="majorBidi"/>
          <w:sz w:val="24"/>
          <w:szCs w:val="24"/>
        </w:rPr>
        <w:t xml:space="preserve">Humic acid is decomposed organic matter that accumulates in ecological systems, and enhance plant growth by chelating unavailable nutrients and buffering pH </w:t>
      </w:r>
      <w:r w:rsidR="00294E5D" w:rsidRPr="009D2C55">
        <w:rPr>
          <w:rFonts w:asciiTheme="majorBidi" w:hAnsiTheme="majorBidi" w:cstheme="majorBidi"/>
          <w:sz w:val="24"/>
          <w:szCs w:val="24"/>
        </w:rPr>
        <w:fldChar w:fldCharType="begin" w:fldLock="1"/>
      </w:r>
      <w:r w:rsidR="00294E5D" w:rsidRPr="009D2C55">
        <w:rPr>
          <w:rFonts w:asciiTheme="majorBidi" w:hAnsiTheme="majorBidi" w:cstheme="majorBidi"/>
          <w:sz w:val="24"/>
          <w:szCs w:val="24"/>
        </w:rPr>
        <w:instrText>ADDIN CSL_CITATION {"citationItems":[{"id":"ITEM-1","itemData":{"DOI":"10.1016/S1002-0160(10)60087-2","ISSN":"10020160","abstract":"Humic acid (HA), a fairly stable product of decomposed organic matter that consequently accumulates in ecological systems, enhances plant growth by chelating unavailable nutrients and buffering pH. We examined the effect of HA derived from lignite on growth and macronutrient uptake of wheat (Triticum aestivum L.) grown in earthen pots under greenhouse conditions. The soils used in the pot experiment were a calcareous Haplustalf and a non-calcareous Haplustalf collected from Raisalpur and Guliana, respectively, in Punjab Province, Pakistan. The experiment consisted of four treatments with HA levels of 0 (control without HA), 30, 60, and 90 mg kg-1 soil designated as HA0, HA1, HA2, and HA3, respectively. In the treatment without HA (HA0), nitrogen (N), phosphorus (P), and potassium (K) were applied at 200, 100, and 125 mg kg-1 soil, respectively. Significant differences among HA levels were recorded for wheat growth (plant height and shoot weight) and N uptake. On an average of both soils, the largest increases in plant height and shoot fresh and dry weights were found with HA2 (60 mg kg-1 soil), being 10%, 25%, and 18%, respectively, as compared to the control without HA (HA0). Both soils responded positively towards HA application. The wheat growth and N uptake in the non-calcareous soil were higher than those of the calcareous soil. The HA application significantly improved K concentration of the non-calcareous soil and P and NO3-N of the calcareous soil. The highest rate of HA (90 mg kg-1 soil) had a negative effect on growth and nutrient uptake of wheat as well as nutrient accumulation in soil, whereas the medium dose of HA (60 mg kg-1 soil) was more efficient in promoting wheat growth. © 2011 Soil Science Society of China.","author":[{"dropping-particle":"","family":"Tahir","given":"M. M.","non-dropping-particle":"","parse-names":false,"suffix":""},{"dropping-particle":"","family":"Khurshid","given":"M.","non-dropping-particle":"","parse-names":false,"suffix":""},{"dropping-particle":"","family":"Khan","given":"M. Z.","non-dropping-particle":"","parse-names":false,"suffix":""},{"dropping-particle":"","family":"Abbasi","given":"M. K.","non-dropping-particle":"","parse-names":false,"suffix":""},{"dropping-particle":"","family":"Kazmi","given":"M. H.","non-dropping-particle":"","parse-names":false,"suffix":""}],"container-title":"Pedosphere","id":"ITEM-1","issue":"1","issued":{"date-parts":[["2011"]]},"page":"124-131","title":"Lignite-derived humic acid effect on growth of wheat plants in different soils","type":"article","volume":"21"},"uris":["http://www.mendeley.com/documents/?uuid=626e65a7-7036-4eef-ace1-8c67dc707f96"]}],"mendeley":{"formattedCitation":"(Tahir et al., 2011)","plainTextFormattedCitation":"(Tahir et al., 2011)","previouslyFormattedCitation":"(Tahir et al., 2011)"},"properties":{"noteIndex":0},"schema":"https://github.com/citation-style-language/schema/raw/master/csl-citation.json"}</w:instrText>
      </w:r>
      <w:r w:rsidR="00294E5D" w:rsidRPr="009D2C55">
        <w:rPr>
          <w:rFonts w:asciiTheme="majorBidi" w:hAnsiTheme="majorBidi" w:cstheme="majorBidi"/>
          <w:sz w:val="24"/>
          <w:szCs w:val="24"/>
        </w:rPr>
        <w:fldChar w:fldCharType="separate"/>
      </w:r>
      <w:r w:rsidR="00294E5D" w:rsidRPr="009D2C55">
        <w:rPr>
          <w:rFonts w:asciiTheme="majorBidi" w:hAnsiTheme="majorBidi" w:cstheme="majorBidi"/>
          <w:noProof/>
          <w:sz w:val="24"/>
          <w:szCs w:val="24"/>
        </w:rPr>
        <w:t>(Tahir et al., 2011)</w:t>
      </w:r>
      <w:r w:rsidR="00294E5D" w:rsidRPr="009D2C55">
        <w:rPr>
          <w:rFonts w:asciiTheme="majorBidi" w:hAnsiTheme="majorBidi" w:cstheme="majorBidi"/>
          <w:sz w:val="24"/>
          <w:szCs w:val="24"/>
        </w:rPr>
        <w:fldChar w:fldCharType="end"/>
      </w:r>
      <w:r w:rsidR="00294E5D" w:rsidRPr="009D2C55">
        <w:rPr>
          <w:rFonts w:asciiTheme="majorBidi" w:hAnsiTheme="majorBidi" w:cstheme="majorBidi"/>
          <w:sz w:val="24"/>
          <w:szCs w:val="24"/>
        </w:rPr>
        <w:t>.</w:t>
      </w:r>
      <w:r w:rsidR="00F13F9B" w:rsidRPr="009D2C55">
        <w:rPr>
          <w:rFonts w:asciiTheme="majorBidi" w:hAnsiTheme="majorBidi" w:cstheme="majorBidi"/>
          <w:sz w:val="24"/>
          <w:szCs w:val="24"/>
        </w:rPr>
        <w:t xml:space="preserve"> However, </w:t>
      </w:r>
      <w:r w:rsidR="00F13F9B" w:rsidRPr="009D2C55">
        <w:rPr>
          <w:rFonts w:asciiTheme="majorBidi" w:hAnsiTheme="majorBidi" w:cstheme="majorBidi"/>
          <w:sz w:val="24"/>
          <w:szCs w:val="24"/>
          <w:lang w:val="en-US"/>
        </w:rPr>
        <w:t xml:space="preserve">Humic acids are an effective agent to use as a complement to synthetic or organic fertilizers </w:t>
      </w:r>
      <w:r w:rsidR="00F13F9B" w:rsidRPr="009D2C55">
        <w:rPr>
          <w:rFonts w:asciiTheme="majorBidi" w:hAnsiTheme="majorBidi" w:cstheme="majorBidi"/>
          <w:sz w:val="24"/>
          <w:szCs w:val="24"/>
          <w:lang w:val="en-US"/>
        </w:rPr>
        <w:fldChar w:fldCharType="begin" w:fldLock="1"/>
      </w:r>
      <w:r w:rsidR="00F13F9B"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00F13F9B" w:rsidRPr="009D2C55">
        <w:rPr>
          <w:rFonts w:asciiTheme="majorBidi" w:hAnsiTheme="majorBidi" w:cstheme="majorBidi"/>
          <w:sz w:val="24"/>
          <w:szCs w:val="24"/>
          <w:lang w:val="en-US"/>
        </w:rPr>
        <w:fldChar w:fldCharType="separate"/>
      </w:r>
      <w:r w:rsidR="00F13F9B" w:rsidRPr="009D2C55">
        <w:rPr>
          <w:rFonts w:asciiTheme="majorBidi" w:hAnsiTheme="majorBidi" w:cstheme="majorBidi"/>
          <w:noProof/>
          <w:sz w:val="24"/>
          <w:szCs w:val="24"/>
          <w:lang w:val="en-US"/>
        </w:rPr>
        <w:t>(Khaled &amp; Fawy, 2011)</w:t>
      </w:r>
      <w:r w:rsidR="00F13F9B" w:rsidRPr="009D2C55">
        <w:rPr>
          <w:rFonts w:asciiTheme="majorBidi" w:hAnsiTheme="majorBidi" w:cstheme="majorBidi"/>
          <w:sz w:val="24"/>
          <w:szCs w:val="24"/>
          <w:lang w:val="en-US"/>
        </w:rPr>
        <w:fldChar w:fldCharType="end"/>
      </w:r>
      <w:r w:rsidR="00F13F9B" w:rsidRPr="009D2C55">
        <w:rPr>
          <w:rFonts w:asciiTheme="majorBidi" w:hAnsiTheme="majorBidi" w:cstheme="majorBidi"/>
          <w:sz w:val="24"/>
          <w:szCs w:val="24"/>
          <w:lang w:val="en-US"/>
        </w:rPr>
        <w:t>.</w:t>
      </w:r>
      <w:r w:rsidR="00294E5D" w:rsidRPr="009D2C55">
        <w:rPr>
          <w:rFonts w:asciiTheme="majorBidi" w:hAnsiTheme="majorBidi" w:cstheme="majorBidi"/>
          <w:sz w:val="24"/>
          <w:szCs w:val="24"/>
        </w:rPr>
        <w:t xml:space="preserve"> </w:t>
      </w:r>
      <w:r w:rsidR="000D5BA4" w:rsidRPr="009D2C55">
        <w:rPr>
          <w:rFonts w:asciiTheme="majorBidi" w:hAnsiTheme="majorBidi" w:cstheme="majorBidi"/>
          <w:sz w:val="24"/>
          <w:szCs w:val="24"/>
        </w:rPr>
        <w:t xml:space="preserve">As well as </w:t>
      </w:r>
      <w:r w:rsidR="00294E5D" w:rsidRPr="009D2C55">
        <w:rPr>
          <w:rFonts w:asciiTheme="majorBidi" w:hAnsiTheme="majorBidi" w:cstheme="majorBidi"/>
          <w:sz w:val="24"/>
          <w:szCs w:val="24"/>
          <w:lang w:val="en-US"/>
        </w:rPr>
        <w:t xml:space="preserve">Humic acids are an important soil component that can improve nutrient availability and impact on other important chemical, biological, and physical properties of soils </w:t>
      </w:r>
      <w:r w:rsidR="00294E5D" w:rsidRPr="009D2C55">
        <w:rPr>
          <w:rFonts w:asciiTheme="majorBidi" w:hAnsiTheme="majorBidi" w:cstheme="majorBidi"/>
          <w:sz w:val="24"/>
          <w:szCs w:val="24"/>
          <w:lang w:val="en-US"/>
        </w:rPr>
        <w:fldChar w:fldCharType="begin" w:fldLock="1"/>
      </w:r>
      <w:r w:rsidR="00294E5D"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00294E5D" w:rsidRPr="009D2C55">
        <w:rPr>
          <w:rFonts w:asciiTheme="majorBidi" w:hAnsiTheme="majorBidi" w:cstheme="majorBidi"/>
          <w:sz w:val="24"/>
          <w:szCs w:val="24"/>
          <w:lang w:val="en-US"/>
        </w:rPr>
        <w:fldChar w:fldCharType="separate"/>
      </w:r>
      <w:r w:rsidR="00294E5D" w:rsidRPr="009D2C55">
        <w:rPr>
          <w:rFonts w:asciiTheme="majorBidi" w:hAnsiTheme="majorBidi" w:cstheme="majorBidi"/>
          <w:noProof/>
          <w:sz w:val="24"/>
          <w:szCs w:val="24"/>
          <w:lang w:val="en-US"/>
        </w:rPr>
        <w:t>(Khaled &amp; Fawy, 2011)</w:t>
      </w:r>
      <w:r w:rsidR="00294E5D" w:rsidRPr="009D2C55">
        <w:rPr>
          <w:rFonts w:asciiTheme="majorBidi" w:hAnsiTheme="majorBidi" w:cstheme="majorBidi"/>
          <w:sz w:val="24"/>
          <w:szCs w:val="24"/>
          <w:lang w:val="en-US"/>
        </w:rPr>
        <w:fldChar w:fldCharType="end"/>
      </w:r>
      <w:r w:rsidR="00294E5D" w:rsidRPr="009D2C55">
        <w:rPr>
          <w:rFonts w:asciiTheme="majorBidi" w:hAnsiTheme="majorBidi" w:cstheme="majorBidi"/>
          <w:sz w:val="24"/>
          <w:szCs w:val="24"/>
          <w:lang w:val="en-US"/>
        </w:rPr>
        <w:t>.</w:t>
      </w:r>
      <w:r w:rsidR="00F13F9B" w:rsidRPr="009D2C55">
        <w:rPr>
          <w:rFonts w:asciiTheme="majorBidi" w:hAnsiTheme="majorBidi" w:cstheme="majorBidi"/>
          <w:sz w:val="24"/>
          <w:szCs w:val="24"/>
          <w:lang w:val="en-US"/>
        </w:rPr>
        <w:t xml:space="preserve"> However, The effects of humic substances on plant growth depend on the source and concentration, as well as on the molecular fraction weight of humus </w:t>
      </w:r>
      <w:r w:rsidR="00F13F9B" w:rsidRPr="009D2C55">
        <w:rPr>
          <w:rFonts w:asciiTheme="majorBidi" w:hAnsiTheme="majorBidi" w:cstheme="majorBidi"/>
          <w:sz w:val="24"/>
          <w:szCs w:val="24"/>
          <w:lang w:val="en-US"/>
        </w:rPr>
        <w:fldChar w:fldCharType="begin" w:fldLock="1"/>
      </w:r>
      <w:r w:rsidR="00F13F9B" w:rsidRPr="009D2C55">
        <w:rPr>
          <w:rFonts w:asciiTheme="majorBidi" w:hAnsiTheme="majorBidi" w:cstheme="majorBidi"/>
          <w:sz w:val="24"/>
          <w:szCs w:val="24"/>
          <w:lang w:val="en-US"/>
        </w:rPr>
        <w:instrText>ADDIN CSL_CITATION {"citationItems":[{"id":"ITEM-1","itemData":{"author":[{"dropping-particle":"","family":"Saha","given":"R","non-dropping-particle":"","parse-names":false,"suffix":""},{"dropping-particle":"","family":"Saieed","given":"M A U","non-dropping-particle":"","parse-names":false,"suffix":""},{"dropping-particle":"","family":"Chowdhury","given":"M A K","non-dropping-particle":"","parse-names":false,"suffix":""}],"container-title":"Universal Journal of Plant Science","id":"ITEM-1","issue":"3","issued":{"date-parts":[["2013"]]},"page":"78-84","title":"Growth and Yield of Rice (Oryza sativa) as Influenced by Humic Acid and Poultry Manure","type":"article-journal","volume":"1"},"uris":["http://www.mendeley.com/documents/?uuid=6de8d71d-fa20-44e8-abd1-b8f45d949631"]}],"mendeley":{"formattedCitation":"(Saha et al., 2013)","plainTextFormattedCitation":"(Saha et al., 2013)","previouslyFormattedCitation":"(Saha et al., 2013)"},"properties":{"noteIndex":0},"schema":"https://github.com/citation-style-language/schema/raw/master/csl-citation.json"}</w:instrText>
      </w:r>
      <w:r w:rsidR="00F13F9B" w:rsidRPr="009D2C55">
        <w:rPr>
          <w:rFonts w:asciiTheme="majorBidi" w:hAnsiTheme="majorBidi" w:cstheme="majorBidi"/>
          <w:sz w:val="24"/>
          <w:szCs w:val="24"/>
          <w:lang w:val="en-US"/>
        </w:rPr>
        <w:fldChar w:fldCharType="separate"/>
      </w:r>
      <w:r w:rsidR="00F13F9B" w:rsidRPr="009D2C55">
        <w:rPr>
          <w:rFonts w:asciiTheme="majorBidi" w:hAnsiTheme="majorBidi" w:cstheme="majorBidi"/>
          <w:noProof/>
          <w:sz w:val="24"/>
          <w:szCs w:val="24"/>
          <w:lang w:val="en-US"/>
        </w:rPr>
        <w:t>(Saha et al., 2013)</w:t>
      </w:r>
      <w:r w:rsidR="00F13F9B" w:rsidRPr="009D2C55">
        <w:rPr>
          <w:rFonts w:asciiTheme="majorBidi" w:hAnsiTheme="majorBidi" w:cstheme="majorBidi"/>
          <w:sz w:val="24"/>
          <w:szCs w:val="24"/>
          <w:lang w:val="en-US"/>
        </w:rPr>
        <w:fldChar w:fldCharType="end"/>
      </w:r>
      <w:r w:rsidR="00F13F9B" w:rsidRPr="009D2C55">
        <w:rPr>
          <w:rFonts w:asciiTheme="majorBidi" w:hAnsiTheme="majorBidi" w:cstheme="majorBidi"/>
          <w:sz w:val="24"/>
          <w:szCs w:val="24"/>
          <w:lang w:val="en-US"/>
        </w:rPr>
        <w:t>.</w:t>
      </w:r>
    </w:p>
    <w:p w14:paraId="3A29253D" w14:textId="2C5C1CDB" w:rsidR="00294E5D" w:rsidRPr="009D2C55" w:rsidRDefault="00EB05A1" w:rsidP="004146CB">
      <w:pPr>
        <w:jc w:val="both"/>
        <w:rPr>
          <w:rFonts w:asciiTheme="majorBidi" w:hAnsiTheme="majorBidi" w:cstheme="majorBidi"/>
          <w:sz w:val="24"/>
          <w:szCs w:val="24"/>
          <w:lang w:val="en-US"/>
        </w:rPr>
      </w:pPr>
      <w:r w:rsidRPr="009D2C55">
        <w:rPr>
          <w:rFonts w:asciiTheme="majorBidi" w:hAnsiTheme="majorBidi" w:cstheme="majorBidi"/>
          <w:sz w:val="24"/>
          <w:szCs w:val="24"/>
          <w:lang w:val="en-US"/>
        </w:rPr>
        <w:t xml:space="preserve">Moreover, </w:t>
      </w:r>
      <w:r w:rsidR="00294E5D" w:rsidRPr="009D2C55">
        <w:rPr>
          <w:rFonts w:asciiTheme="majorBidi" w:hAnsiTheme="majorBidi" w:cstheme="majorBidi"/>
          <w:sz w:val="24"/>
          <w:szCs w:val="24"/>
        </w:rPr>
        <w:t xml:space="preserve">Humic acid also has the advantages of increasing yield and quality of grains </w:t>
      </w:r>
      <w:r w:rsidR="00294E5D" w:rsidRPr="009D2C55">
        <w:rPr>
          <w:rFonts w:asciiTheme="majorBidi" w:hAnsiTheme="majorBidi" w:cstheme="majorBidi"/>
          <w:sz w:val="24"/>
          <w:szCs w:val="24"/>
        </w:rPr>
        <w:fldChar w:fldCharType="begin" w:fldLock="1"/>
      </w:r>
      <w:r w:rsidR="00294E5D" w:rsidRPr="009D2C55">
        <w:rPr>
          <w:rFonts w:asciiTheme="majorBidi" w:hAnsiTheme="majorBidi" w:cstheme="majorBidi"/>
          <w:sz w:val="24"/>
          <w:szCs w:val="24"/>
        </w:rPr>
        <w:instrText>ADDIN CSL_CITATION {"citationItems":[{"id":"ITEM-1","itemData":{"author":[{"dropping-particle":"","family":"Awad","given":"Ahmad A.M","non-dropping-particle":"","parse-names":false,"suffix":""},{"dropping-particle":"","family":"El-Taib","given":"Ashraf B.A","non-dropping-particle":"","parse-names":false,"suffix":""},{"dropping-particle":"","family":"Sweed","given":"Atef A.A","non-dropping-particle":"","parse-names":false,"suffix":""},{"dropping-particle":"","family":"and Omran","given":"Aya A.M et al.","non-dropping-particle":"","parse-names":false,"suffix":""}],"container-title":"Agronomy","id":"ITEM-1","issue":"705","issued":{"date-parts":[["2022"]]},"title":"Nutrient Contents and Productivity of Triticum aestivum Plants Grown in Clay Loam Soil Depending on Humic Substances and Varieties and Their Interactions Ahmed","type":"article-journal","volume":"12"},"uris":["http://www.mendeley.com/documents/?uuid=1de46107-c408-4c11-a33e-76ecaa4c8902"]}],"mendeley":{"formattedCitation":"(Awad et al., 2022)","plainTextFormattedCitation":"(Awad et al., 2022)","previouslyFormattedCitation":"(Awad et al., 2022)"},"properties":{"noteIndex":0},"schema":"https://github.com/citation-style-language/schema/raw/master/csl-citation.json"}</w:instrText>
      </w:r>
      <w:r w:rsidR="00294E5D" w:rsidRPr="009D2C55">
        <w:rPr>
          <w:rFonts w:asciiTheme="majorBidi" w:hAnsiTheme="majorBidi" w:cstheme="majorBidi"/>
          <w:sz w:val="24"/>
          <w:szCs w:val="24"/>
        </w:rPr>
        <w:fldChar w:fldCharType="separate"/>
      </w:r>
      <w:r w:rsidR="00294E5D" w:rsidRPr="009D2C55">
        <w:rPr>
          <w:rFonts w:asciiTheme="majorBidi" w:hAnsiTheme="majorBidi" w:cstheme="majorBidi"/>
          <w:noProof/>
          <w:sz w:val="24"/>
          <w:szCs w:val="24"/>
        </w:rPr>
        <w:t>(Awad et al., 2022)</w:t>
      </w:r>
      <w:r w:rsidR="00294E5D" w:rsidRPr="009D2C55">
        <w:rPr>
          <w:rFonts w:asciiTheme="majorBidi" w:hAnsiTheme="majorBidi" w:cstheme="majorBidi"/>
          <w:sz w:val="24"/>
          <w:szCs w:val="24"/>
        </w:rPr>
        <w:fldChar w:fldCharType="end"/>
      </w:r>
      <w:r w:rsidR="00294E5D" w:rsidRPr="009D2C55">
        <w:rPr>
          <w:rFonts w:asciiTheme="majorBidi" w:hAnsiTheme="majorBidi" w:cstheme="majorBidi"/>
          <w:sz w:val="24"/>
          <w:szCs w:val="24"/>
        </w:rPr>
        <w:t xml:space="preserve">. </w:t>
      </w:r>
      <w:r w:rsidR="00F13F9B" w:rsidRPr="009D2C55">
        <w:rPr>
          <w:rFonts w:asciiTheme="majorBidi" w:hAnsiTheme="majorBidi" w:cstheme="majorBidi"/>
          <w:sz w:val="24"/>
          <w:szCs w:val="24"/>
        </w:rPr>
        <w:t xml:space="preserve">On the other hand, it is reported that </w:t>
      </w:r>
      <w:r w:rsidR="00294E5D" w:rsidRPr="009D2C55">
        <w:rPr>
          <w:rFonts w:asciiTheme="majorBidi" w:hAnsiTheme="majorBidi" w:cstheme="majorBidi"/>
          <w:sz w:val="24"/>
          <w:szCs w:val="24"/>
          <w:lang w:val="en-US"/>
        </w:rPr>
        <w:t xml:space="preserve">Humic acids are technically not a </w:t>
      </w:r>
      <w:r w:rsidR="00F13F9B" w:rsidRPr="009D2C55">
        <w:rPr>
          <w:rFonts w:asciiTheme="majorBidi" w:hAnsiTheme="majorBidi" w:cstheme="majorBidi"/>
          <w:sz w:val="24"/>
          <w:szCs w:val="24"/>
          <w:lang w:val="en-US"/>
        </w:rPr>
        <w:t>fertilizer</w:t>
      </w:r>
      <w:r w:rsidR="00294E5D" w:rsidRPr="009D2C55">
        <w:rPr>
          <w:rFonts w:asciiTheme="majorBidi" w:hAnsiTheme="majorBidi" w:cstheme="majorBidi"/>
          <w:sz w:val="24"/>
          <w:szCs w:val="24"/>
          <w:lang w:val="en-US"/>
        </w:rPr>
        <w:t>, although some people consider it</w:t>
      </w:r>
      <w:r w:rsidR="00F13F9B" w:rsidRPr="009D2C55">
        <w:rPr>
          <w:rFonts w:asciiTheme="majorBidi" w:hAnsiTheme="majorBidi" w:cstheme="majorBidi"/>
          <w:sz w:val="24"/>
          <w:szCs w:val="24"/>
          <w:lang w:val="en-US"/>
        </w:rPr>
        <w:t xml:space="preserve"> as a fertilizer </w:t>
      </w:r>
      <w:r w:rsidR="00F13F9B" w:rsidRPr="009D2C55">
        <w:rPr>
          <w:rFonts w:asciiTheme="majorBidi" w:hAnsiTheme="majorBidi" w:cstheme="majorBidi"/>
          <w:sz w:val="24"/>
          <w:szCs w:val="24"/>
          <w:lang w:val="en-US"/>
        </w:rPr>
        <w:fldChar w:fldCharType="begin" w:fldLock="1"/>
      </w:r>
      <w:r w:rsidR="00F13F9B"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00F13F9B" w:rsidRPr="009D2C55">
        <w:rPr>
          <w:rFonts w:asciiTheme="majorBidi" w:hAnsiTheme="majorBidi" w:cstheme="majorBidi"/>
          <w:sz w:val="24"/>
          <w:szCs w:val="24"/>
          <w:lang w:val="en-US"/>
        </w:rPr>
        <w:fldChar w:fldCharType="separate"/>
      </w:r>
      <w:r w:rsidR="00F13F9B" w:rsidRPr="009D2C55">
        <w:rPr>
          <w:rFonts w:asciiTheme="majorBidi" w:hAnsiTheme="majorBidi" w:cstheme="majorBidi"/>
          <w:noProof/>
          <w:sz w:val="24"/>
          <w:szCs w:val="24"/>
          <w:lang w:val="en-US"/>
        </w:rPr>
        <w:t>(Khaled &amp; Fawy, 2011)</w:t>
      </w:r>
      <w:r w:rsidR="00F13F9B" w:rsidRPr="009D2C55">
        <w:rPr>
          <w:rFonts w:asciiTheme="majorBidi" w:hAnsiTheme="majorBidi" w:cstheme="majorBidi"/>
          <w:sz w:val="24"/>
          <w:szCs w:val="24"/>
          <w:lang w:val="en-US"/>
        </w:rPr>
        <w:fldChar w:fldCharType="end"/>
      </w:r>
      <w:r w:rsidR="00294E5D" w:rsidRPr="009D2C55">
        <w:rPr>
          <w:rFonts w:asciiTheme="majorBidi" w:hAnsiTheme="majorBidi" w:cstheme="majorBidi"/>
          <w:sz w:val="24"/>
          <w:szCs w:val="24"/>
          <w:lang w:val="en-US"/>
        </w:rPr>
        <w:t xml:space="preserve">. In many instances, regular humic acids use will reduce the need for </w:t>
      </w:r>
      <w:r w:rsidR="00F13F9B" w:rsidRPr="009D2C55">
        <w:rPr>
          <w:rFonts w:asciiTheme="majorBidi" w:hAnsiTheme="majorBidi" w:cstheme="majorBidi"/>
          <w:sz w:val="24"/>
          <w:szCs w:val="24"/>
          <w:lang w:val="en-US"/>
        </w:rPr>
        <w:t>fertilization</w:t>
      </w:r>
      <w:r w:rsidR="00294E5D" w:rsidRPr="009D2C55">
        <w:rPr>
          <w:rFonts w:asciiTheme="majorBidi" w:hAnsiTheme="majorBidi" w:cstheme="majorBidi"/>
          <w:sz w:val="24"/>
          <w:szCs w:val="24"/>
          <w:lang w:val="en-US"/>
        </w:rPr>
        <w:t xml:space="preserve"> due to the soil and plant ability to make better use of it</w:t>
      </w:r>
      <w:r w:rsidR="00F13F9B" w:rsidRPr="009D2C55">
        <w:rPr>
          <w:rFonts w:asciiTheme="majorBidi" w:hAnsiTheme="majorBidi" w:cstheme="majorBidi"/>
          <w:sz w:val="24"/>
          <w:szCs w:val="24"/>
          <w:lang w:val="en-US"/>
        </w:rPr>
        <w:t xml:space="preserve"> </w:t>
      </w:r>
      <w:r w:rsidR="00F13F9B" w:rsidRPr="009D2C55">
        <w:rPr>
          <w:rFonts w:asciiTheme="majorBidi" w:hAnsiTheme="majorBidi" w:cstheme="majorBidi"/>
          <w:sz w:val="24"/>
          <w:szCs w:val="24"/>
          <w:lang w:val="en-US"/>
        </w:rPr>
        <w:fldChar w:fldCharType="begin" w:fldLock="1"/>
      </w:r>
      <w:r w:rsidR="00F13F9B" w:rsidRPr="009D2C55">
        <w:rPr>
          <w:rFonts w:asciiTheme="majorBidi" w:hAnsiTheme="majorBidi" w:cstheme="majorBidi"/>
          <w:sz w:val="24"/>
          <w:szCs w:val="24"/>
          <w:lang w:val="en-US"/>
        </w:rPr>
        <w:instrText>ADDIN CSL_CITATION {"citationItems":[{"id":"ITEM-1","itemData":{"author":[{"dropping-particle":"","family":"Khaled","given":"Hussein","non-dropping-particle":"","parse-names":false,"suffix":""},{"dropping-particle":"","family":"Fawy","given":"Hassan. A","non-dropping-particle":"","parse-names":false,"suffix":""}],"container-title":"Soil and water research","id":"ITEM-1","issue":"1","issued":{"date-parts":[["2011"]]},"page":"21-29","title":"Effect of Different Levels of Humic Acids on the Nutrient Content, Plant Growth, and Soil Properties under Conditions of Salinity","type":"article-journal","volume":"6"},"uris":["http://www.mendeley.com/documents/?uuid=b0d29bd3-8d6f-43dc-8da9-363ac74b9fb8"]}],"mendeley":{"formattedCitation":"(Khaled &amp; Fawy, 2011)","plainTextFormattedCitation":"(Khaled &amp; Fawy, 2011)","previouslyFormattedCitation":"(Khaled &amp; Fawy, 2011)"},"properties":{"noteIndex":0},"schema":"https://github.com/citation-style-language/schema/raw/master/csl-citation.json"}</w:instrText>
      </w:r>
      <w:r w:rsidR="00F13F9B" w:rsidRPr="009D2C55">
        <w:rPr>
          <w:rFonts w:asciiTheme="majorBidi" w:hAnsiTheme="majorBidi" w:cstheme="majorBidi"/>
          <w:sz w:val="24"/>
          <w:szCs w:val="24"/>
          <w:lang w:val="en-US"/>
        </w:rPr>
        <w:fldChar w:fldCharType="separate"/>
      </w:r>
      <w:r w:rsidR="00F13F9B" w:rsidRPr="009D2C55">
        <w:rPr>
          <w:rFonts w:asciiTheme="majorBidi" w:hAnsiTheme="majorBidi" w:cstheme="majorBidi"/>
          <w:noProof/>
          <w:sz w:val="24"/>
          <w:szCs w:val="24"/>
          <w:lang w:val="en-US"/>
        </w:rPr>
        <w:t>(Khaled &amp; Fawy, 2011)</w:t>
      </w:r>
      <w:r w:rsidR="00F13F9B" w:rsidRPr="009D2C55">
        <w:rPr>
          <w:rFonts w:asciiTheme="majorBidi" w:hAnsiTheme="majorBidi" w:cstheme="majorBidi"/>
          <w:sz w:val="24"/>
          <w:szCs w:val="24"/>
          <w:lang w:val="en-US"/>
        </w:rPr>
        <w:fldChar w:fldCharType="end"/>
      </w:r>
      <w:r w:rsidR="00294E5D" w:rsidRPr="009D2C55">
        <w:rPr>
          <w:rFonts w:asciiTheme="majorBidi" w:hAnsiTheme="majorBidi" w:cstheme="majorBidi"/>
          <w:sz w:val="24"/>
          <w:szCs w:val="24"/>
          <w:lang w:val="en-US"/>
        </w:rPr>
        <w:t xml:space="preserve">. </w:t>
      </w:r>
      <w:r w:rsidR="00F13F9B" w:rsidRPr="009D2C55">
        <w:rPr>
          <w:rFonts w:asciiTheme="majorBidi" w:hAnsiTheme="majorBidi" w:cstheme="majorBidi"/>
          <w:sz w:val="24"/>
          <w:szCs w:val="24"/>
          <w:lang w:val="en-US"/>
        </w:rPr>
        <w:t xml:space="preserve">Humic acid improves the physical, chemical and biological properties of the soil and influences plant growth by influencing the growth of roots </w:t>
      </w:r>
      <w:r w:rsidR="00F13F9B" w:rsidRPr="009D2C55">
        <w:rPr>
          <w:rFonts w:asciiTheme="majorBidi" w:hAnsiTheme="majorBidi" w:cstheme="majorBidi"/>
          <w:sz w:val="24"/>
          <w:szCs w:val="24"/>
          <w:lang w:val="en-US"/>
        </w:rPr>
        <w:fldChar w:fldCharType="begin" w:fldLock="1"/>
      </w:r>
      <w:r w:rsidR="00F13F9B" w:rsidRPr="009D2C55">
        <w:rPr>
          <w:rFonts w:asciiTheme="majorBidi" w:hAnsiTheme="majorBidi" w:cstheme="majorBidi"/>
          <w:sz w:val="24"/>
          <w:szCs w:val="24"/>
          <w:lang w:val="en-US"/>
        </w:rPr>
        <w:instrText>ADDIN CSL_CITATION {"citationItems":[{"id":"ITEM-1","itemData":{"author":[{"dropping-particle":"","family":"Saha","given":"R","non-dropping-particle":"","parse-names":false,"suffix":""},{"dropping-particle":"","family":"Saieed","given":"M A U","non-dropping-particle":"","parse-names":false,"suffix":""},{"dropping-particle":"","family":"Chowdhury","given":"M A K","non-dropping-particle":"","parse-names":false,"suffix":""}],"container-title":"Universal Journal of Plant Science","id":"ITEM-1","issue":"3","issued":{"date-parts":[["2013"]]},"page":"78-84","title":"Growth and Yield of Rice (Oryza sativa) as Influenced by Humic Acid and Poultry Manure","type":"article-journal","volume":"1"},"uris":["http://www.mendeley.com/documents/?uuid=6de8d71d-fa20-44e8-abd1-b8f45d949631"]}],"mendeley":{"formattedCitation":"(Saha et al., 2013)","plainTextFormattedCitation":"(Saha et al., 2013)","previouslyFormattedCitation":"(Saha et al., 2013)"},"properties":{"noteIndex":0},"schema":"https://github.com/citation-style-language/schema/raw/master/csl-citation.json"}</w:instrText>
      </w:r>
      <w:r w:rsidR="00F13F9B" w:rsidRPr="009D2C55">
        <w:rPr>
          <w:rFonts w:asciiTheme="majorBidi" w:hAnsiTheme="majorBidi" w:cstheme="majorBidi"/>
          <w:sz w:val="24"/>
          <w:szCs w:val="24"/>
          <w:lang w:val="en-US"/>
        </w:rPr>
        <w:fldChar w:fldCharType="separate"/>
      </w:r>
      <w:r w:rsidR="00F13F9B" w:rsidRPr="009D2C55">
        <w:rPr>
          <w:rFonts w:asciiTheme="majorBidi" w:hAnsiTheme="majorBidi" w:cstheme="majorBidi"/>
          <w:noProof/>
          <w:sz w:val="24"/>
          <w:szCs w:val="24"/>
          <w:lang w:val="en-US"/>
        </w:rPr>
        <w:t>(Saha et al., 2013)</w:t>
      </w:r>
      <w:r w:rsidR="00F13F9B" w:rsidRPr="009D2C55">
        <w:rPr>
          <w:rFonts w:asciiTheme="majorBidi" w:hAnsiTheme="majorBidi" w:cstheme="majorBidi"/>
          <w:sz w:val="24"/>
          <w:szCs w:val="24"/>
          <w:lang w:val="en-US"/>
        </w:rPr>
        <w:fldChar w:fldCharType="end"/>
      </w:r>
      <w:r w:rsidR="00F13F9B" w:rsidRPr="009D2C55">
        <w:rPr>
          <w:rFonts w:asciiTheme="majorBidi" w:hAnsiTheme="majorBidi" w:cstheme="majorBidi"/>
          <w:sz w:val="24"/>
          <w:szCs w:val="24"/>
          <w:lang w:val="en-US"/>
        </w:rPr>
        <w:t xml:space="preserve">. Humic acid not only affected positively the growth and yield of </w:t>
      </w:r>
      <w:r w:rsidR="00CD5C54" w:rsidRPr="009D2C55">
        <w:rPr>
          <w:rFonts w:asciiTheme="majorBidi" w:hAnsiTheme="majorBidi" w:cstheme="majorBidi"/>
          <w:sz w:val="24"/>
          <w:szCs w:val="24"/>
          <w:lang w:val="en-US"/>
        </w:rPr>
        <w:t>plants</w:t>
      </w:r>
      <w:r w:rsidR="00F13F9B" w:rsidRPr="009D2C55">
        <w:rPr>
          <w:rFonts w:asciiTheme="majorBidi" w:hAnsiTheme="majorBidi" w:cstheme="majorBidi"/>
          <w:sz w:val="24"/>
          <w:szCs w:val="24"/>
          <w:lang w:val="en-US"/>
        </w:rPr>
        <w:t>, bu</w:t>
      </w:r>
      <w:r w:rsidR="00CD5C54" w:rsidRPr="009D2C55">
        <w:rPr>
          <w:rFonts w:asciiTheme="majorBidi" w:hAnsiTheme="majorBidi" w:cstheme="majorBidi"/>
          <w:sz w:val="24"/>
          <w:szCs w:val="24"/>
          <w:lang w:val="en-US"/>
        </w:rPr>
        <w:t>t</w:t>
      </w:r>
      <w:r w:rsidR="00F13F9B" w:rsidRPr="009D2C55">
        <w:rPr>
          <w:rFonts w:asciiTheme="majorBidi" w:hAnsiTheme="majorBidi" w:cstheme="majorBidi"/>
          <w:sz w:val="24"/>
          <w:szCs w:val="24"/>
          <w:lang w:val="en-US"/>
        </w:rPr>
        <w:t xml:space="preserve"> also affected grain quality such as</w:t>
      </w:r>
      <w:r w:rsidR="00065387" w:rsidRPr="009D2C55">
        <w:rPr>
          <w:rFonts w:asciiTheme="majorBidi" w:hAnsiTheme="majorBidi" w:cstheme="majorBidi"/>
          <w:sz w:val="24"/>
          <w:szCs w:val="24"/>
          <w:lang w:val="en-US"/>
        </w:rPr>
        <w:t xml:space="preserve"> </w:t>
      </w:r>
      <w:r w:rsidR="00065387" w:rsidRPr="009D2C55">
        <w:rPr>
          <w:rFonts w:asciiTheme="majorBidi" w:hAnsiTheme="majorBidi" w:cstheme="majorBidi"/>
          <w:sz w:val="24"/>
          <w:szCs w:val="24"/>
          <w:lang w:val="en-US"/>
        </w:rPr>
        <w:fldChar w:fldCharType="begin" w:fldLock="1"/>
      </w:r>
      <w:r w:rsidR="009D7546" w:rsidRPr="009D2C55">
        <w:rPr>
          <w:rFonts w:asciiTheme="majorBidi" w:hAnsiTheme="majorBidi" w:cstheme="majorBidi"/>
          <w:sz w:val="24"/>
          <w:szCs w:val="24"/>
          <w:lang w:val="en-US"/>
        </w:rPr>
        <w:instrText>ADDIN CSL_CITATION {"citationItems":[{"id":"ITEM-1","itemData":{"author":[{"dropping-particle":"","family":"Noroozisharaf","given":"Alireza","non-dropping-particle":"","parse-names":false,"suffix":""},{"dropping-particle":"","family":"Kaviani","given":"Maryam","non-dropping-particle":"","parse-names":false,"suffix":""}],"container-title":"Physiol Mol Bio Plants","id":"ITEM-1","issue":"3","issued":{"date-parts":[["2018"]]},"page":"423-431","title":"Effect of soil application of humic acid on nutrients uptake, essential oil and chemical compositions of garden thyme (Thymus vulgaris L.) under greenhouse conditions","type":"article-journal","volume":"24"},"uris":["http://www.mendeley.com/documents/?uuid=07bd3a9d-04de-4b8a-967a-01e32689fb0e"]}],"mendeley":{"formattedCitation":"(Noroozisharaf &amp; Kaviani, 2018)","manualFormatting":"Noroozisharaf &amp; Kaviani, (2018) ","plainTextFormattedCitation":"(Noroozisharaf &amp; Kaviani, 2018)","previouslyFormattedCitation":"(Noroozisharaf &amp; Kaviani, 2018)"},"properties":{"noteIndex":0},"schema":"https://github.com/citation-style-language/schema/raw/master/csl-citation.json"}</w:instrText>
      </w:r>
      <w:r w:rsidR="00065387" w:rsidRPr="009D2C55">
        <w:rPr>
          <w:rFonts w:asciiTheme="majorBidi" w:hAnsiTheme="majorBidi" w:cstheme="majorBidi"/>
          <w:sz w:val="24"/>
          <w:szCs w:val="24"/>
          <w:lang w:val="en-US"/>
        </w:rPr>
        <w:fldChar w:fldCharType="separate"/>
      </w:r>
      <w:r w:rsidR="00065387" w:rsidRPr="009D2C55">
        <w:rPr>
          <w:rFonts w:asciiTheme="majorBidi" w:hAnsiTheme="majorBidi" w:cstheme="majorBidi"/>
          <w:noProof/>
          <w:sz w:val="24"/>
          <w:szCs w:val="24"/>
          <w:lang w:val="en-US"/>
        </w:rPr>
        <w:t xml:space="preserve">Noroozisharaf &amp; Kaviani, (2018) </w:t>
      </w:r>
      <w:r w:rsidR="00065387" w:rsidRPr="009D2C55">
        <w:rPr>
          <w:rFonts w:asciiTheme="majorBidi" w:hAnsiTheme="majorBidi" w:cstheme="majorBidi"/>
          <w:sz w:val="24"/>
          <w:szCs w:val="24"/>
          <w:lang w:val="en-US"/>
        </w:rPr>
        <w:fldChar w:fldCharType="end"/>
      </w:r>
      <w:r w:rsidR="00065387" w:rsidRPr="009D2C55">
        <w:rPr>
          <w:rFonts w:asciiTheme="majorBidi" w:hAnsiTheme="majorBidi" w:cstheme="majorBidi"/>
          <w:sz w:val="24"/>
          <w:szCs w:val="24"/>
          <w:lang w:val="en-US"/>
        </w:rPr>
        <w:t>reported that</w:t>
      </w:r>
      <w:r w:rsidR="00F13F9B" w:rsidRPr="009D2C55">
        <w:rPr>
          <w:rFonts w:asciiTheme="majorBidi" w:hAnsiTheme="majorBidi" w:cstheme="majorBidi"/>
          <w:sz w:val="24"/>
          <w:szCs w:val="24"/>
          <w:lang w:val="en-US"/>
        </w:rPr>
        <w:t xml:space="preserve"> Humic acid is natural biological organic, which has a high effect on plant growth and quality.</w:t>
      </w:r>
      <w:r w:rsidR="00065387" w:rsidRPr="009D2C55">
        <w:rPr>
          <w:rFonts w:asciiTheme="majorBidi" w:hAnsiTheme="majorBidi" w:cstheme="majorBidi"/>
          <w:sz w:val="24"/>
          <w:szCs w:val="24"/>
          <w:lang w:val="en-US"/>
        </w:rPr>
        <w:t xml:space="preserve"> </w:t>
      </w:r>
    </w:p>
    <w:p w14:paraId="72A8F040" w14:textId="7FB7C91E" w:rsidR="00195BF7" w:rsidRPr="009D2C55" w:rsidRDefault="00195BF7" w:rsidP="00294E5D">
      <w:pPr>
        <w:jc w:val="both"/>
        <w:rPr>
          <w:rFonts w:asciiTheme="majorBidi" w:hAnsiTheme="majorBidi" w:cstheme="majorBidi"/>
          <w:sz w:val="24"/>
          <w:szCs w:val="24"/>
        </w:rPr>
      </w:pPr>
      <w:r w:rsidRPr="009D2C55">
        <w:rPr>
          <w:rFonts w:asciiTheme="majorBidi" w:hAnsiTheme="majorBidi" w:cstheme="majorBidi"/>
          <w:sz w:val="24"/>
          <w:szCs w:val="24"/>
        </w:rPr>
        <w:t xml:space="preserve">As well as, it is reported that organic fertilizers such as Humic acid have the ability to improve soil fertility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Ehsan","given":"Shabana","non-dropping-particle":"","parse-names":false,"suffix":""},{"dropping-particle":"","family":"Javed","given":"Shahid","non-dropping-particle":"","parse-names":false,"suffix":""},{"dropping-particle":"","family":"Saleem","given":"Ifra","non-dropping-particle":"","parse-names":false,"suffix":""},{"dropping-particle":"","family":"Niaz","given":"Abid","non-dropping-particle":"","parse-names":false,"suffix":""}],"container-title":"Journal of Agriculutre Research","id":"ITEM-1","issue":"2","issued":{"date-parts":[["2016"]]},"page":"173-184","title":"Effect of Humic Acid on Micronutrient Availability and Grain Yield of Wheat ( Triticum Aestivum L .)","type":"article-journal","volume":"54"},"uris":["http://www.mendeley.com/documents/?uuid=79d06e5a-780b-4980-879c-c165d2819948"]}],"mendeley":{"formattedCitation":"(Ehsan et al., 2016)","plainTextFormattedCitation":"(Ehsan et al., 2016)","previouslyFormattedCitation":"(Ehsan et al., 2016)"},"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Ehsan et al., 2016)</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Furthermore, it is suggested that Humic acid has the potential as a low cost organic fertilizer to improve soil fertility on sustainable basis, resulting in high growth and yield of crops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Khan","given":"Rahmat Ullah","non-dropping-particle":"","parse-names":false,"suffix":""},{"dropping-particle":"","family":"Rashid","given":"Abdur","non-dropping-particle":"","parse-names":false,"suffix":""},{"dropping-particle":"","family":"Khan","given":"Mohammad Sohail","non-dropping-particle":"","parse-names":false,"suffix":""},{"dropping-particle":"","family":"Ozturk","given":"and Erdogan","non-dropping-particle":"","parse-names":false,"suffix":""}],"container-title":"Pakistan Journal of Agriculture research","id":"ITEM-1","issue":"3-4","issued":{"date-parts":[["2010"]]},"page":"113-121","title":"IMPACT OF HUMIC ACID AND CHEMICAL FERTILIZER APPLICA- TION ON GROWTH AND GRAIN YIELD OF RAINFED WHEAT (TRITICUM AESTIVUM L.)","type":"article-journal","volume":"23"},"uris":["http://www.mendeley.com/documents/?uuid=36a3b1b9-6ed7-4661-9d12-7584437aa0ff"]}],"mendeley":{"formattedCitation":"(Rahmat Ullah Khan et al., 2010)","plainTextFormattedCitation":"(Rahmat Ullah Khan et al., 2010)","previouslyFormattedCitation":"(Rahmat Ullah Khan et al., 201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Rahmat Ullah Khan et al., 201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w:t>
      </w:r>
      <w:r w:rsidR="00F27997" w:rsidRPr="009D2C55">
        <w:rPr>
          <w:rFonts w:asciiTheme="majorBidi" w:hAnsiTheme="majorBidi" w:cstheme="majorBidi"/>
          <w:sz w:val="24"/>
          <w:szCs w:val="24"/>
        </w:rPr>
        <w:t xml:space="preserve"> Such as </w:t>
      </w:r>
      <w:r w:rsidR="00F27997" w:rsidRPr="009D2C55">
        <w:rPr>
          <w:rFonts w:asciiTheme="majorBidi" w:hAnsiTheme="majorBidi" w:cstheme="majorBidi"/>
          <w:sz w:val="24"/>
          <w:szCs w:val="24"/>
        </w:rPr>
        <w:fldChar w:fldCharType="begin" w:fldLock="1"/>
      </w:r>
      <w:r w:rsidR="00445A35"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manualFormatting":"Shafi et al, (2020) reported that,","plainTextFormattedCitation":"(Shafi et al., 2020)","previouslyFormattedCitation":"(Shafi et al., 2020)"},"properties":{"noteIndex":0},"schema":"https://github.com/citation-style-language/schema/raw/master/csl-citation.json"}</w:instrText>
      </w:r>
      <w:r w:rsidR="00F27997" w:rsidRPr="009D2C55">
        <w:rPr>
          <w:rFonts w:asciiTheme="majorBidi" w:hAnsiTheme="majorBidi" w:cstheme="majorBidi"/>
          <w:sz w:val="24"/>
          <w:szCs w:val="24"/>
        </w:rPr>
        <w:fldChar w:fldCharType="separate"/>
      </w:r>
      <w:r w:rsidR="00F27997" w:rsidRPr="009D2C55">
        <w:rPr>
          <w:rFonts w:asciiTheme="majorBidi" w:hAnsiTheme="majorBidi" w:cstheme="majorBidi"/>
          <w:noProof/>
          <w:sz w:val="24"/>
          <w:szCs w:val="24"/>
        </w:rPr>
        <w:t>Shafi et al, (2020) reported that,</w:t>
      </w:r>
      <w:r w:rsidR="00F27997" w:rsidRPr="009D2C55">
        <w:rPr>
          <w:rFonts w:asciiTheme="majorBidi" w:hAnsiTheme="majorBidi" w:cstheme="majorBidi"/>
          <w:sz w:val="24"/>
          <w:szCs w:val="24"/>
        </w:rPr>
        <w:fldChar w:fldCharType="end"/>
      </w:r>
      <w:r w:rsidR="00F27997" w:rsidRPr="009D2C55">
        <w:rPr>
          <w:rFonts w:asciiTheme="majorBidi" w:hAnsiTheme="majorBidi" w:cstheme="majorBidi"/>
          <w:sz w:val="24"/>
          <w:szCs w:val="24"/>
        </w:rPr>
        <w:t xml:space="preserve"> the most important results from the study obtained that by the combining of the chemical fertilizer with Humic acid will reduce up to 50% expenses of fertilizer use.</w:t>
      </w:r>
    </w:p>
    <w:p w14:paraId="24586D83" w14:textId="23627997" w:rsidR="00FD2C46" w:rsidRPr="009D2C55" w:rsidRDefault="00FD2C46"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 xml:space="preserve">Effects of </w:t>
      </w:r>
      <w:r w:rsidR="00215FF2" w:rsidRPr="009D2C55">
        <w:rPr>
          <w:rFonts w:asciiTheme="majorBidi" w:hAnsiTheme="majorBidi" w:cstheme="majorBidi"/>
          <w:b/>
          <w:bCs/>
          <w:sz w:val="24"/>
          <w:szCs w:val="24"/>
        </w:rPr>
        <w:t>H</w:t>
      </w:r>
      <w:r w:rsidRPr="009D2C55">
        <w:rPr>
          <w:rFonts w:asciiTheme="majorBidi" w:hAnsiTheme="majorBidi" w:cstheme="majorBidi"/>
          <w:b/>
          <w:bCs/>
          <w:sz w:val="24"/>
          <w:szCs w:val="24"/>
        </w:rPr>
        <w:t xml:space="preserve">umic </w:t>
      </w:r>
      <w:r w:rsidR="00992325">
        <w:rPr>
          <w:rFonts w:asciiTheme="majorBidi" w:hAnsiTheme="majorBidi" w:cstheme="majorBidi"/>
          <w:b/>
          <w:bCs/>
          <w:sz w:val="24"/>
          <w:szCs w:val="24"/>
        </w:rPr>
        <w:t>A</w:t>
      </w:r>
      <w:r w:rsidRPr="009D2C55">
        <w:rPr>
          <w:rFonts w:asciiTheme="majorBidi" w:hAnsiTheme="majorBidi" w:cstheme="majorBidi"/>
          <w:b/>
          <w:bCs/>
          <w:sz w:val="24"/>
          <w:szCs w:val="24"/>
        </w:rPr>
        <w:t xml:space="preserve">cid on </w:t>
      </w:r>
      <w:r w:rsidR="00992325">
        <w:rPr>
          <w:rFonts w:asciiTheme="majorBidi" w:hAnsiTheme="majorBidi" w:cstheme="majorBidi"/>
          <w:b/>
          <w:bCs/>
          <w:sz w:val="24"/>
          <w:szCs w:val="24"/>
        </w:rPr>
        <w:t>G</w:t>
      </w:r>
      <w:r w:rsidRPr="009D2C55">
        <w:rPr>
          <w:rFonts w:asciiTheme="majorBidi" w:hAnsiTheme="majorBidi" w:cstheme="majorBidi"/>
          <w:b/>
          <w:bCs/>
          <w:sz w:val="24"/>
          <w:szCs w:val="24"/>
        </w:rPr>
        <w:t xml:space="preserve">rowth of </w:t>
      </w:r>
      <w:r w:rsidR="00992325">
        <w:rPr>
          <w:rFonts w:asciiTheme="majorBidi" w:hAnsiTheme="majorBidi" w:cstheme="majorBidi"/>
          <w:b/>
          <w:bCs/>
          <w:sz w:val="24"/>
          <w:szCs w:val="24"/>
        </w:rPr>
        <w:t>W</w:t>
      </w:r>
      <w:r w:rsidRPr="009D2C55">
        <w:rPr>
          <w:rFonts w:asciiTheme="majorBidi" w:hAnsiTheme="majorBidi" w:cstheme="majorBidi"/>
          <w:b/>
          <w:bCs/>
          <w:sz w:val="24"/>
          <w:szCs w:val="24"/>
        </w:rPr>
        <w:t>heat</w:t>
      </w:r>
    </w:p>
    <w:p w14:paraId="58E5CC30" w14:textId="11B58E49" w:rsidR="009B0B99" w:rsidRPr="009D2C55" w:rsidRDefault="002D0D5C" w:rsidP="009B0B99">
      <w:pPr>
        <w:jc w:val="both"/>
        <w:rPr>
          <w:rFonts w:asciiTheme="majorBidi" w:hAnsiTheme="majorBidi" w:cstheme="majorBidi"/>
          <w:sz w:val="24"/>
          <w:szCs w:val="24"/>
        </w:rPr>
      </w:pPr>
      <w:r w:rsidRPr="009D2C55">
        <w:rPr>
          <w:rFonts w:asciiTheme="majorBidi" w:hAnsiTheme="majorBidi" w:cstheme="majorBidi"/>
          <w:sz w:val="24"/>
          <w:szCs w:val="24"/>
        </w:rPr>
        <w:t xml:space="preserve">It is reported that all parameters of the wheat studied with the all three treatments of the HA were demonstrated higher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2071499","ISSN":"20734395","abstract":"Drought stress is a major factor limiting wheat crop production worldwide. The application of humic acid (HA) and the selection of the appropriate genotype in the suitable site is one of the most important methods of tolerance of wheat plants to drought-stress conditions. The aim of this study was achieved using a three-way ANOVA, the stress tolerance index (STI), the Pearson correlation coefficient (rp), and principal component analysis (PCA). Three field experiments in three sites (Al-Qasr, El-Neguilla, and Abo Kwela) during the 2019/21 and 2020/21 seasons were conducted, entailing one Egyptian bread wheat variety (Sakha 94) with three HA rates (0, 30, and 60 kg ha−1) under normal and drought-stress conditions (supplemental irrigation). According to the ANOVA, the sites, supplemental irrigation, HA rates, and their first-and second-order interactions the grain yield and most traits evaluated (p ≤ 0.05 or 0.01) were significantly influenced in both seasons. Drought stress drastically reduced all traits registered in all factors studied compared with normal conditions. The wheat plants at the Al-Qasr site in both seasons showed significantly increased grain yield and most traits compared with that of the other sites under normal and drought-stress conditions. HA significantly promoted all studied traits under drought stress, and was highest when applying 60 kg HA ha−1, regardless of the site. The greatest grain yield and most traits monitored were observed in wheat plants fertilized with 60 kg HA ha−1 at the Al-Qasr site in both seasons under both conditions. Grain yield significantly (p ≤ 0.05 or 0.01) correlated with water and precipitation use efficiency as well as the most studied traits under normal and drought-stress conditions. The results of STI, rp, and PCA from the current study could be useful and could be used as a suitable method for studying drought-tolerance mechanisms to improve wheat productivity. Based on the results of statistical methods used in this study, we recommend the application of 60 kg HA ha−1 to improve wheat productivity under drought conditions along the north-western coast of Egypt.","author":[{"dropping-particle":"","family":"El-Hashash","given":"Essam Fathy","non-dropping-particle":"","parse-names":false,"suffix":""},{"dropping-particle":"","family":"El-Enin","given":"Moamen M.Abou","non-dropping-particle":"","parse-names":false,"suffix":""},{"dropping-particle":"","family":"El-Mageed","given":"Taia A.Abd","non-dropping-particle":"","parse-names":false,"suffix":""},{"dropping-particle":"","family":"Attia","given":"Mohamed Abd El Hammed","non-dropping-particle":"","parse-names":false,"suffix":""},{"dropping-particle":"","family":"El-Saadony","given":"Mohamed T.","non-dropping-particle":"","parse-names":false,"suffix":""},{"dropping-particle":"","family":"El-Tarabily","given":"Khaled A.","non-dropping-particle":"","parse-names":false,"suffix":""},{"dropping-particle":"","family":"Shaaban","given":"Ahmed","non-dropping-particle":"","parse-names":false,"suffix":""}],"container-title":"Agronomy","id":"ITEM-1","issue":"7","issued":{"date-parts":[["2022"]]},"title":"Bread Wheat Productivity in Response to Humic Acid Supply and Supplementary Irrigation Mode in Three Northwestern Coastal Sites of Egypt","type":"article","volume":"12"},"uris":["http://www.mendeley.com/documents/?uuid=c9cffc86-a59e-42ae-ad4e-ad0c19652e8c"]}],"mendeley":{"formattedCitation":"(El-Hashash et al., 2022)","plainTextFormattedCitation":"(El-Hashash et al., 2022)","previouslyFormattedCitation":"(El-Hashash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El-Hashash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w:t>
      </w:r>
      <w:r w:rsidR="009B0B99" w:rsidRPr="009D2C55">
        <w:rPr>
          <w:rFonts w:asciiTheme="majorBidi" w:hAnsiTheme="majorBidi" w:cstheme="majorBidi"/>
          <w:sz w:val="24"/>
          <w:szCs w:val="24"/>
        </w:rPr>
        <w:t>The results</w:t>
      </w:r>
      <w:r w:rsidRPr="009D2C55">
        <w:rPr>
          <w:rFonts w:asciiTheme="majorBidi" w:hAnsiTheme="majorBidi" w:cstheme="majorBidi"/>
          <w:sz w:val="24"/>
          <w:szCs w:val="24"/>
        </w:rPr>
        <w:t xml:space="preserve"> also</w:t>
      </w:r>
      <w:r w:rsidR="009B0B99" w:rsidRPr="009D2C55">
        <w:rPr>
          <w:rFonts w:asciiTheme="majorBidi" w:hAnsiTheme="majorBidi" w:cstheme="majorBidi"/>
          <w:sz w:val="24"/>
          <w:szCs w:val="24"/>
        </w:rPr>
        <w:t xml:space="preserve"> demonstrated that the application of Humic acid increased wheat plant growth parameters such as: shoot length (18%), root length (29%), shoot dry weight (76%), root dry weight(100%) and chlorophyll content (96%)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ISSN":"05563321","abstract":"Humic acid (HA) has been reported a promising natural resource showing persistent effects on plant growth promotion, nutrient uptake and soil nutrient status. A greenhouse experiment was conducted to determine the effects of soil and foliar applied HA on the changes in selected soil properties and growth/nutrient accumulation of wheat (Triticum aestivum L.). The experiment comprised of 05 levels of soil applied HA viz., 0, 50, 100, 150 and 200 mg kg-1; 02 levels of soil + foliar applied HA i.e., 0 and 100 mg kg-1 tested on two different soils i.e. loam and silt loam. Results indicated that application of HA increased plant growth in terms of shoot length (18%), root length (29%), shoot dry weight (76%), root dry weight (100%) and chlorophyll content (96%). Response of yield and yield components displayed a significant increase in 1000-grain weight (8–16%), biological yield (18–36%), dry matter yield (15–25%) and grain yield (19–58%). The relative increase in NPK uptake in plants grown under HA was 57, 96 and 62%, respectively over the control. HA improved soil nutrient status by increasing organic matter (9%), total N (30%), available P (166%) and available K (52%), indicating a substantial increase in soil nutrient status. The improvement in soil fertility and wheat productivity in response to humic acid observed in this study is critical in the degraded and eroded soils generally exist in the State of Azad Jammu and Kashmir and other parts of the world. The quality and productivity of these degraded and eroded soils may be upgraded by including HA in our agricultural cropping pattern/system.","author":[{"dropping-particle":"","family":"Arjumend","given":"Tuba","non-dropping-particle":"","parse-names":false,"suffix":""},{"dropping-particle":"","family":"Abbasi","given":"M. Kaleem","non-dropping-particle":"","parse-names":false,"suffix":""},{"dropping-particle":"","family":"Rafique","given":"Ejaz","non-dropping-particle":"","parse-names":false,"suffix":""}],"container-title":"Pakistan Journal of Botany","id":"ITEM-1","issue":"6","issued":{"date-parts":[["2015"]]},"page":"2231-2238","title":"Effects of lignite-derived Humic acid on some selected soil properties, growth and nutrient uptake of wheat (Triticum Aestivum l.) grown under greenhouse conditions","type":"article","volume":"47"},"uris":["http://www.mendeley.com/documents/?uuid=3088acd6-c6a6-4d00-82c3-572bc9405436"]}],"mendeley":{"formattedCitation":"(Arjumend et al., 2015)","plainTextFormattedCitation":"(Arjumend et al., 2015)","previouslyFormattedCitation":"(Arjumend et al., 2015)"},"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Arjumend et al., 2015)</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xml:space="preserve">. Furthermore, the application of additional single superphosphate and Humic acid improved wheat plant height, </w:t>
      </w:r>
      <w:r w:rsidR="006354F9" w:rsidRPr="009D2C55">
        <w:rPr>
          <w:rFonts w:asciiTheme="majorBidi" w:hAnsiTheme="majorBidi" w:cstheme="majorBidi"/>
          <w:sz w:val="24"/>
          <w:szCs w:val="24"/>
        </w:rPr>
        <w:t xml:space="preserve">and </w:t>
      </w:r>
      <w:r w:rsidR="009B0B99" w:rsidRPr="009D2C55">
        <w:rPr>
          <w:rFonts w:asciiTheme="majorBidi" w:hAnsiTheme="majorBidi" w:cstheme="majorBidi"/>
          <w:sz w:val="24"/>
          <w:szCs w:val="24"/>
        </w:rPr>
        <w:t xml:space="preserve">spike length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Shafi et al., 2020)</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xml:space="preserve">. Moreover, Humic acid application increased wheat growth and nutrient uptake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1016/S1002-0160(10)60087-2","ISSN":"10020160","abstract":"Humic acid (HA), a fairly stable product of decomposed organic matter that consequently accumulates in ecological systems, enhances plant growth by chelating unavailable nutrients and buffering pH. We examined the effect of HA derived from lignite on growth and macronutrient uptake of wheat (Triticum aestivum L.) grown in earthen pots under greenhouse conditions. The soils used in the pot experiment were a calcareous Haplustalf and a non-calcareous Haplustalf collected from Raisalpur and Guliana, respectively, in Punjab Province, Pakistan. The experiment consisted of four treatments with HA levels of 0 (control without HA), 30, 60, and 90 mg kg-1 soil designated as HA0, HA1, HA2, and HA3, respectively. In the treatment without HA (HA0), nitrogen (N), phosphorus (P), and potassium (K) were applied at 200, 100, and 125 mg kg-1 soil, respectively. Significant differences among HA levels were recorded for wheat growth (plant height and shoot weight) and N uptake. On an average of both soils, the largest increases in plant height and shoot fresh and dry weights were found with HA2 (60 mg kg-1 soil), being 10%, 25%, and 18%, respectively, as compared to the control without HA (HA0). Both soils responded positively towards HA application. The wheat growth and N uptake in the non-calcareous soil were higher than those of the calcareous soil. The HA application significantly improved K concentration of the non-calcareous soil and P and NO3-N of the calcareous soil. The highest rate of HA (90 mg kg-1 soil) had a negative effect on growth and nutrient uptake of wheat as well as nutrient accumulation in soil, whereas the medium dose of HA (60 mg kg-1 soil) was more efficient in promoting wheat growth. © 2011 Soil Science Society of China.","author":[{"dropping-particle":"","family":"Tahir","given":"M. M.","non-dropping-particle":"","parse-names":false,"suffix":""},{"dropping-particle":"","family":"Khurshid","given":"M.","non-dropping-particle":"","parse-names":false,"suffix":""},{"dropping-particle":"","family":"Khan","given":"M. Z.","non-dropping-particle":"","parse-names":false,"suffix":""},{"dropping-particle":"","family":"Abbasi","given":"M. K.","non-dropping-particle":"","parse-names":false,"suffix":""},{"dropping-particle":"","family":"Kazmi","given":"M. H.","non-dropping-particle":"","parse-names":false,"suffix":""}],"container-title":"Pedosphere","id":"ITEM-1","issue":"1","issued":{"date-parts":[["2011"]]},"page":"124-131","title":"Lignite-derived humic acid effect on growth of wheat plants in different soils","type":"article","volume":"21"},"uris":["http://www.mendeley.com/documents/?uuid=626e65a7-7036-4eef-ace1-8c67dc707f96"]}],"mendeley":{"formattedCitation":"(Tahir et al., 2011)","plainTextFormattedCitation":"(Tahir et al., 2011)","previouslyFormattedCitation":"(Tahir et al., 2011)"},"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Tahir et al., 2011)</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xml:space="preserve">. </w:t>
      </w:r>
    </w:p>
    <w:p w14:paraId="37771E67" w14:textId="23A36B94" w:rsidR="009B0B99" w:rsidRPr="009D2C55" w:rsidRDefault="002D0D5C" w:rsidP="00A13D7D">
      <w:pPr>
        <w:jc w:val="both"/>
        <w:rPr>
          <w:rFonts w:asciiTheme="majorBidi" w:hAnsiTheme="majorBidi" w:cstheme="majorBidi"/>
          <w:sz w:val="24"/>
          <w:szCs w:val="24"/>
        </w:rPr>
      </w:pPr>
      <w:r w:rsidRPr="009D2C55">
        <w:rPr>
          <w:rFonts w:asciiTheme="majorBidi" w:hAnsiTheme="majorBidi" w:cstheme="majorBidi"/>
          <w:sz w:val="24"/>
          <w:szCs w:val="24"/>
        </w:rPr>
        <w:t>S</w:t>
      </w:r>
      <w:r w:rsidR="00FD2C46" w:rsidRPr="009D2C55">
        <w:rPr>
          <w:rFonts w:asciiTheme="majorBidi" w:hAnsiTheme="majorBidi" w:cstheme="majorBidi"/>
          <w:sz w:val="24"/>
          <w:szCs w:val="24"/>
        </w:rPr>
        <w:t>praying wheat</w:t>
      </w:r>
      <w:r w:rsidR="009B0B99" w:rsidRPr="009D2C55">
        <w:rPr>
          <w:rFonts w:asciiTheme="majorBidi" w:hAnsiTheme="majorBidi" w:cstheme="majorBidi"/>
          <w:sz w:val="24"/>
          <w:szCs w:val="24"/>
        </w:rPr>
        <w:t xml:space="preserve"> plant</w:t>
      </w:r>
      <w:r w:rsidR="00FD2C46" w:rsidRPr="009D2C55">
        <w:rPr>
          <w:rFonts w:asciiTheme="majorBidi" w:hAnsiTheme="majorBidi" w:cstheme="majorBidi"/>
          <w:sz w:val="24"/>
          <w:szCs w:val="24"/>
        </w:rPr>
        <w:t xml:space="preserve"> with the 15 g/L increased plant height, flag leaf</w:t>
      </w:r>
      <w:r w:rsidR="009B0B99" w:rsidRPr="009D2C55">
        <w:rPr>
          <w:rFonts w:asciiTheme="majorBidi" w:hAnsiTheme="majorBidi" w:cstheme="majorBidi"/>
          <w:sz w:val="24"/>
          <w:szCs w:val="24"/>
        </w:rPr>
        <w:t xml:space="preserve"> area and, </w:t>
      </w:r>
      <w:r w:rsidR="00FD2C46" w:rsidRPr="009D2C55">
        <w:rPr>
          <w:rFonts w:asciiTheme="majorBidi" w:hAnsiTheme="majorBidi" w:cstheme="majorBidi"/>
          <w:sz w:val="24"/>
          <w:szCs w:val="24"/>
        </w:rPr>
        <w:t xml:space="preserve">leaf chlorophyll content </w:t>
      </w:r>
      <w:r w:rsidR="00FD2C46" w:rsidRPr="009D2C55">
        <w:rPr>
          <w:rFonts w:asciiTheme="majorBidi" w:hAnsiTheme="majorBidi" w:cstheme="majorBidi"/>
          <w:sz w:val="24"/>
          <w:szCs w:val="24"/>
        </w:rPr>
        <w:fldChar w:fldCharType="begin" w:fldLock="1"/>
      </w:r>
      <w:r w:rsidR="006354F9" w:rsidRPr="009D2C55">
        <w:rPr>
          <w:rFonts w:asciiTheme="majorBidi" w:hAnsiTheme="majorBidi" w:cstheme="majorBidi"/>
          <w:sz w:val="24"/>
          <w:szCs w:val="24"/>
        </w:rPr>
        <w:instrText>ADDIN CSL_CITATION {"citationItems":[{"id":"ITEM-1","itemData":{"author":[{"dropping-particle":"","family":"Alfatlawi","given":"Zeyad Hazim Chassab","non-dropping-particle":"","parse-names":false,"suffix":""},{"dropping-particle":"","family":"and Alrubaiee","given":"Sabreen Hazim Abdul Wahid","non-dropping-particle":"","parse-names":false,"suffix":""}],"container-title":"Plant Archives","id":"ITEM-1","issue":"2","issued":{"date-parts":[["2020"]]},"page":"1517-1521","title":"Effects of spraying differnet concentrations of Humic acid on the growth and yield of wheat crop ( IP99 cultivar) in different stages","type":"article-journal","volume":"20"},"uris":["http://www.mendeley.com/documents/?uuid=0052af2f-8285-4afe-83c6-42e9a0015008"]}],"mendeley":{"formattedCitation":"(Alfatlawi &amp; and Alrubaiee, 2020)","manualFormatting":"(Alfatlawi &amp; Alrubaiee, 2020)","plainTextFormattedCitation":"(Alfatlawi &amp; and Alrubaiee, 2020)","previouslyFormattedCitation":"(Alfatlawi &amp; and Alrubaiee, 2020)"},"properties":{"noteIndex":0},"schema":"https://github.com/citation-style-language/schema/raw/master/csl-citation.json"}</w:instrText>
      </w:r>
      <w:r w:rsidR="00FD2C46" w:rsidRPr="009D2C55">
        <w:rPr>
          <w:rFonts w:asciiTheme="majorBidi" w:hAnsiTheme="majorBidi" w:cstheme="majorBidi"/>
          <w:sz w:val="24"/>
          <w:szCs w:val="24"/>
        </w:rPr>
        <w:fldChar w:fldCharType="separate"/>
      </w:r>
      <w:r w:rsidR="00FD2C46" w:rsidRPr="009D2C55">
        <w:rPr>
          <w:rFonts w:asciiTheme="majorBidi" w:hAnsiTheme="majorBidi" w:cstheme="majorBidi"/>
          <w:noProof/>
          <w:sz w:val="24"/>
          <w:szCs w:val="24"/>
        </w:rPr>
        <w:t>(Alfatlawi &amp; Alrubaiee, 2020)</w:t>
      </w:r>
      <w:r w:rsidR="00FD2C46" w:rsidRPr="009D2C55">
        <w:rPr>
          <w:rFonts w:asciiTheme="majorBidi" w:hAnsiTheme="majorBidi" w:cstheme="majorBidi"/>
          <w:sz w:val="24"/>
          <w:szCs w:val="24"/>
        </w:rPr>
        <w:fldChar w:fldCharType="end"/>
      </w:r>
      <w:r w:rsidR="00FD2C46" w:rsidRPr="009D2C55">
        <w:rPr>
          <w:rFonts w:asciiTheme="majorBidi" w:hAnsiTheme="majorBidi" w:cstheme="majorBidi"/>
          <w:sz w:val="24"/>
          <w:szCs w:val="24"/>
        </w:rPr>
        <w:t xml:space="preserve">. </w:t>
      </w:r>
      <w:r w:rsidR="009B0B99" w:rsidRPr="009D2C55">
        <w:rPr>
          <w:rFonts w:asciiTheme="majorBidi" w:hAnsiTheme="majorBidi" w:cstheme="majorBidi"/>
          <w:sz w:val="24"/>
          <w:szCs w:val="24"/>
        </w:rPr>
        <w:t xml:space="preserve">While the three years collected data from the wheat plants also </w:t>
      </w:r>
      <w:r w:rsidR="006354F9" w:rsidRPr="009D2C55">
        <w:rPr>
          <w:rFonts w:asciiTheme="majorBidi" w:hAnsiTheme="majorBidi" w:cstheme="majorBidi"/>
          <w:sz w:val="24"/>
          <w:szCs w:val="24"/>
        </w:rPr>
        <w:t>resulted</w:t>
      </w:r>
      <w:r w:rsidR="009B0B99" w:rsidRPr="009D2C55">
        <w:rPr>
          <w:rFonts w:asciiTheme="majorBidi" w:hAnsiTheme="majorBidi" w:cstheme="majorBidi"/>
          <w:sz w:val="24"/>
          <w:szCs w:val="24"/>
        </w:rPr>
        <w:t xml:space="preserve"> significantly increase in plant height, number of tillers per plant, spike length</w:t>
      </w:r>
      <w:r w:rsidR="00EE5D8E" w:rsidRPr="009D2C55">
        <w:rPr>
          <w:rFonts w:asciiTheme="majorBidi" w:hAnsiTheme="majorBidi" w:cstheme="majorBidi"/>
          <w:sz w:val="24"/>
          <w:szCs w:val="24"/>
        </w:rPr>
        <w:t xml:space="preserve"> with the application of</w:t>
      </w:r>
      <w:r w:rsidR="009B0B99" w:rsidRPr="009D2C55">
        <w:rPr>
          <w:rFonts w:asciiTheme="majorBidi" w:hAnsiTheme="majorBidi" w:cstheme="majorBidi"/>
          <w:sz w:val="24"/>
          <w:szCs w:val="24"/>
        </w:rPr>
        <w:t xml:space="preserve"> (NPK+ HA liquid) treatment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author":[{"dropping-particle":"","family":"Ehsan","given":"Shabana","non-dropping-particle":"","parse-names":false,"suffix":""},{"dropping-particle":"","family":"Javed","given":"Shahid","non-dropping-particle":"","parse-names":false,"suffix":""},{"dropping-particle":"","family":"Saleem","given":"Ifra","non-dropping-particle":"","parse-names":false,"suffix":""},{"dropping-particle":"","family":"Niaz","given":"Abid","non-dropping-particle":"","parse-names":false,"suffix":""}],"container-title":"Journal of Agriculutre Research","id":"ITEM-1","issue":"2","issued":{"date-parts":[["2016"]]},"page":"173-184","title":"Effect of Humic Acid on Micronutrient Availability and Grain Yield of Wheat ( Triticum Aestivum L .)","type":"article-journal","volume":"54"},"uris":["http://www.mendeley.com/documents/?uuid=79d06e5a-780b-4980-879c-c165d2819948"]}],"mendeley":{"formattedCitation":"(Ehsan et al., 2016)","plainTextFormattedCitation":"(Ehsan et al., 2016)","previouslyFormattedCitation":"(Ehsan et al., 2016)"},"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Ehsan et al., 2016)</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Humic Acid also increased the roots fresh and dry weight significantly, such as by using 54 mg HA L</w:t>
      </w:r>
      <w:r w:rsidR="009B0B99" w:rsidRPr="009D2C55">
        <w:rPr>
          <w:rFonts w:asciiTheme="majorBidi" w:hAnsiTheme="majorBidi" w:cstheme="majorBidi"/>
          <w:sz w:val="24"/>
          <w:szCs w:val="24"/>
          <w:vertAlign w:val="superscript"/>
        </w:rPr>
        <w:t>-1</w:t>
      </w:r>
      <w:r w:rsidR="009B0B99" w:rsidRPr="009D2C55">
        <w:rPr>
          <w:rFonts w:asciiTheme="majorBidi" w:hAnsiTheme="majorBidi" w:cstheme="majorBidi"/>
          <w:sz w:val="24"/>
          <w:szCs w:val="24"/>
        </w:rPr>
        <w:t xml:space="preserve"> the wheat dry matter yield of shoot increased by 22%</w:t>
      </w:r>
      <w:r w:rsidR="000B1305" w:rsidRPr="009D2C55">
        <w:rPr>
          <w:rFonts w:asciiTheme="majorBidi" w:hAnsiTheme="majorBidi" w:cstheme="majorBidi"/>
          <w:sz w:val="24"/>
          <w:szCs w:val="24"/>
        </w:rPr>
        <w:t xml:space="preserve">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3390/agronomy12071499","ISSN":"20734395","abstract":"Drought stress is a major factor limiting wheat crop production worldwide. The application of humic acid (HA) and the selection of the appropriate genotype in the suitable site is one of the most important methods of tolerance of wheat plants to drought-stress conditions. The aim of this study was achieved using a three-way ANOVA, the stress tolerance index (STI), the Pearson correlation coefficient (rp), and principal component analysis (PCA). Three field experiments in three sites (Al-Qasr, El-Neguilla, and Abo Kwela) during the 2019/21 and 2020/21 seasons were conducted, entailing one Egyptian bread wheat variety (Sakha 94) with three HA rates (0, 30, and 60 kg ha−1) under normal and drought-stress conditions (supplemental irrigation). According to the ANOVA, the sites, supplemental irrigation, HA rates, and their first-and second-order interactions the grain yield and most traits evaluated (p ≤ 0.05 or 0.01) were significantly influenced in both seasons. Drought stress drastically reduced all traits registered in all factors studied compared with normal conditions. The wheat plants at the Al-Qasr site in both seasons showed significantly increased grain yield and most traits compared with that of the other sites under normal and drought-stress conditions. HA significantly promoted all studied traits under drought stress, and was highest when applying 60 kg HA ha−1, regardless of the site. The greatest grain yield and most traits monitored were observed in wheat plants fertilized with 60 kg HA ha−1 at the Al-Qasr site in both seasons under both conditions. Grain yield significantly (p ≤ 0.05 or 0.01) correlated with water and precipitation use efficiency as well as the most studied traits under normal and drought-stress conditions. The results of STI, rp, and PCA from the current study could be useful and could be used as a suitable method for studying drought-tolerance mechanisms to improve wheat productivity. Based on the results of statistical methods used in this study, we recommend the application of 60 kg HA ha−1 to improve wheat productivity under drought conditions along the north-western coast of Egypt.","author":[{"dropping-particle":"","family":"El-Hashash","given":"Essam Fathy","non-dropping-particle":"","parse-names":false,"suffix":""},{"dropping-particle":"","family":"El-Enin","given":"Moamen M.Abou","non-dropping-particle":"","parse-names":false,"suffix":""},{"dropping-particle":"","family":"El-Mageed","given":"Taia A.Abd","non-dropping-particle":"","parse-names":false,"suffix":""},{"dropping-particle":"","family":"Attia","given":"Mohamed Abd El Hammed","non-dropping-particle":"","parse-names":false,"suffix":""},{"dropping-particle":"","family":"El-Saadony","given":"Mohamed T.","non-dropping-particle":"","parse-names":false,"suffix":""},{"dropping-particle":"","family":"El-Tarabily","given":"Khaled A.","non-dropping-particle":"","parse-names":false,"suffix":""},{"dropping-particle":"","family":"Shaaban","given":"Ahmed","non-dropping-particle":"","parse-names":false,"suffix":""}],"container-title":"Agronomy","id":"ITEM-1","issue":"7","issued":{"date-parts":[["2022"]]},"title":"Bread Wheat Productivity in Response to Humic Acid Supply and Supplementary Irrigation Mode in Three Northwestern Coastal Sites of Egypt","type":"article","volume":"12"},"uris":["http://www.mendeley.com/documents/?uuid=c9cffc86-a59e-42ae-ad4e-ad0c19652e8c"]}],"mendeley":{"formattedCitation":"(El-Hashash et al., 2022)","plainTextFormattedCitation":"(El-Hashash et al., 2022)","previouslyFormattedCitation":"(El-Hashash et al., 2022)"},"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El-Hashash et al., 2022)</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w:t>
      </w:r>
    </w:p>
    <w:p w14:paraId="50452076" w14:textId="10762B46" w:rsidR="009B0B99" w:rsidRPr="009D2C55" w:rsidRDefault="00FD2C46" w:rsidP="009B0B99">
      <w:pPr>
        <w:jc w:val="both"/>
        <w:rPr>
          <w:rFonts w:asciiTheme="majorBidi" w:hAnsiTheme="majorBidi" w:cstheme="majorBidi"/>
          <w:sz w:val="24"/>
          <w:szCs w:val="24"/>
        </w:rPr>
      </w:pPr>
      <w:r w:rsidRPr="009D2C55">
        <w:rPr>
          <w:rFonts w:asciiTheme="majorBidi" w:hAnsiTheme="majorBidi" w:cstheme="majorBidi"/>
          <w:sz w:val="24"/>
          <w:szCs w:val="24"/>
        </w:rPr>
        <w:t>Humic acid (15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with nitrogen (150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increased plant height, tillers m</w:t>
      </w:r>
      <w:r w:rsidRPr="009D2C55">
        <w:rPr>
          <w:rFonts w:asciiTheme="majorBidi" w:hAnsiTheme="majorBidi" w:cstheme="majorBidi"/>
          <w:sz w:val="24"/>
          <w:szCs w:val="24"/>
          <w:vertAlign w:val="superscript"/>
        </w:rPr>
        <w:t>-2</w:t>
      </w:r>
      <w:r w:rsidRPr="009D2C55">
        <w:rPr>
          <w:rFonts w:asciiTheme="majorBidi" w:hAnsiTheme="majorBidi" w:cstheme="majorBidi"/>
          <w:sz w:val="24"/>
          <w:szCs w:val="24"/>
        </w:rPr>
        <w:t xml:space="preserve">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Iqbal","given":"Babar","non-dropping-particle":"","parse-names":false,"suffix":""},{"dropping-particle":"","family":"Anwar","given":"Shazma","non-dropping-particle":"","parse-names":false,"suffix":""},{"dropping-particle":"","family":"Iqbal","given":"Farjad","non-dropping-particle":"","parse-names":false,"suffix":""},{"dropping-particle":"","family":"Khatak","given":"Wajid Ali","non-dropping-particle":"","parse-names":false,"suffix":""},{"dropping-particle":"","family":"Islam","given":"Mohammad","non-dropping-particle":"","parse-names":false,"suffix":""},{"dropping-particle":"","family":"and Khan","given":"Shehryar","non-dropping-particle":"","parse-names":false,"suffix":""}],"container-title":"ECRONICON AGRICULTURE","id":"ITEM-1","issue":"1","issued":{"date-parts":[["2016"]]},"page":"558-565","title":"Response of Wheat Crop to Humic Acid and Nitrogen Levels","type":"article-journal","volume":"3"},"uris":["http://www.mendeley.com/documents/?uuid=55f3a160-ad50-4be4-b682-67394480d51e"]}],"mendeley":{"formattedCitation":"(Iqbal et al., 2016)","plainTextFormattedCitation":"(Iqbal et al., 2016)","previouslyFormattedCitation":"(Iqbal et al., 2016)"},"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Iqbal et al., 2016)</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w:t>
      </w:r>
      <w:r w:rsidR="002D0D5C" w:rsidRPr="009D2C55">
        <w:rPr>
          <w:rFonts w:asciiTheme="majorBidi" w:hAnsiTheme="majorBidi" w:cstheme="majorBidi"/>
          <w:sz w:val="24"/>
          <w:szCs w:val="24"/>
        </w:rPr>
        <w:t xml:space="preserve"> </w:t>
      </w:r>
      <w:r w:rsidR="00EE5D8E" w:rsidRPr="009D2C55">
        <w:rPr>
          <w:rFonts w:asciiTheme="majorBidi" w:hAnsiTheme="majorBidi" w:cstheme="majorBidi"/>
          <w:sz w:val="24"/>
          <w:szCs w:val="24"/>
        </w:rPr>
        <w:t>Moreover, the a</w:t>
      </w:r>
      <w:r w:rsidR="009B0B99" w:rsidRPr="009D2C55">
        <w:rPr>
          <w:rFonts w:asciiTheme="majorBidi" w:hAnsiTheme="majorBidi" w:cstheme="majorBidi"/>
          <w:sz w:val="24"/>
          <w:szCs w:val="24"/>
        </w:rPr>
        <w:t>pplication of Humic acid with the (60 mg kg</w:t>
      </w:r>
      <w:r w:rsidR="009B0B99" w:rsidRPr="009D2C55">
        <w:rPr>
          <w:rFonts w:asciiTheme="majorBidi" w:hAnsiTheme="majorBidi" w:cstheme="majorBidi"/>
          <w:sz w:val="24"/>
          <w:szCs w:val="24"/>
          <w:vertAlign w:val="superscript"/>
        </w:rPr>
        <w:t>-1</w:t>
      </w:r>
      <w:r w:rsidR="009B0B99" w:rsidRPr="009D2C55">
        <w:rPr>
          <w:rFonts w:asciiTheme="majorBidi" w:hAnsiTheme="majorBidi" w:cstheme="majorBidi"/>
          <w:sz w:val="24"/>
          <w:szCs w:val="24"/>
        </w:rPr>
        <w:t xml:space="preserve"> soil) treatments increased wheat plant height, shoot fresh and dry weight increased significantly by 10%, 25%, and 18% respectively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1016/S1002-0160(10)60087-2","ISSN":"10020160","abstract":"Humic acid (HA), a fairly stable product of decomposed organic matter that consequently accumulates in ecological systems, enhances plant growth by chelating unavailable nutrients and buffering pH. We examined the effect of HA derived from lignite on growth and macronutrient uptake of wheat (Triticum aestivum L.) grown in earthen pots under greenhouse conditions. The soils used in the pot experiment were a calcareous Haplustalf and a non-calcareous Haplustalf collected from Raisalpur and Guliana, respectively, in Punjab Province, Pakistan. The experiment consisted of four treatments with HA levels of 0 (control without HA), 30, 60, and 90 mg kg-1 soil designated as HA0, HA1, HA2, and HA3, respectively. In the treatment without HA (HA0), nitrogen (N), phosphorus (P), and potassium (K) were applied at 200, 100, and 125 mg kg-1 soil, respectively. Significant differences among HA levels were recorded for wheat growth (plant height and shoot weight) and N uptake. On an average of both soils, the largest increases in plant height and shoot fresh and dry weights were found with HA2 (60 mg kg-1 soil), being 10%, 25%, and 18%, respectively, as compared to the control without HA (HA0). Both soils responded positively towards HA application. The wheat growth and N uptake in the non-calcareous soil were higher than those of the calcareous soil. The HA application significantly improved K concentration of the non-calcareous soil and P and NO3-N of the calcareous soil. The highest rate of HA (90 mg kg-1 soil) had a negative effect on growth and nutrient uptake of wheat as well as nutrient accumulation in soil, whereas the medium dose of HA (60 mg kg-1 soil) was more efficient in promoting wheat growth. © 2011 Soil Science Society of China.","author":[{"dropping-particle":"","family":"Tahir","given":"M. M.","non-dropping-particle":"","parse-names":false,"suffix":""},{"dropping-particle":"","family":"Khurshid","given":"M.","non-dropping-particle":"","parse-names":false,"suffix":""},{"dropping-particle":"","family":"Khan","given":"M. Z.","non-dropping-particle":"","parse-names":false,"suffix":""},{"dropping-particle":"","family":"Abbasi","given":"M. K.","non-dropping-particle":"","parse-names":false,"suffix":""},{"dropping-particle":"","family":"Kazmi","given":"M. H.","non-dropping-particle":"","parse-names":false,"suffix":""}],"container-title":"Pedosphere","id":"ITEM-1","issue":"1","issued":{"date-parts":[["2011"]]},"page":"124-131","title":"Lignite-derived humic acid effect on growth of wheat plants in different soils","type":"article","volume":"21"},"uris":["http://www.mendeley.com/documents/?uuid=626e65a7-7036-4eef-ace1-8c67dc707f96"]}],"mendeley":{"formattedCitation":"(Tahir et al., 2011)","plainTextFormattedCitation":"(Tahir et al., 2011)","previouslyFormattedCitation":"(Tahir et al., 2011)"},"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Tahir et al., 2011)</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The treatment with (90 Kg P</w:t>
      </w:r>
      <w:r w:rsidR="009B0B99" w:rsidRPr="009D2C55">
        <w:rPr>
          <w:rFonts w:asciiTheme="majorBidi" w:hAnsiTheme="majorBidi" w:cstheme="majorBidi"/>
          <w:sz w:val="24"/>
          <w:szCs w:val="24"/>
          <w:vertAlign w:val="subscript"/>
        </w:rPr>
        <w:t>2</w:t>
      </w:r>
      <w:r w:rsidR="009B0B99" w:rsidRPr="009D2C55">
        <w:rPr>
          <w:rFonts w:asciiTheme="majorBidi" w:hAnsiTheme="majorBidi" w:cstheme="majorBidi"/>
          <w:sz w:val="24"/>
          <w:szCs w:val="24"/>
        </w:rPr>
        <w:t>O</w:t>
      </w:r>
      <w:r w:rsidR="009B0B99" w:rsidRPr="009D2C55">
        <w:rPr>
          <w:rFonts w:asciiTheme="majorBidi" w:hAnsiTheme="majorBidi" w:cstheme="majorBidi"/>
          <w:sz w:val="24"/>
          <w:szCs w:val="24"/>
          <w:vertAlign w:val="subscript"/>
        </w:rPr>
        <w:t>4</w:t>
      </w:r>
      <w:r w:rsidR="009B0B99" w:rsidRPr="009D2C55">
        <w:rPr>
          <w:rFonts w:asciiTheme="majorBidi" w:hAnsiTheme="majorBidi" w:cstheme="majorBidi"/>
          <w:sz w:val="24"/>
          <w:szCs w:val="24"/>
        </w:rPr>
        <w:t xml:space="preserve"> ha</w:t>
      </w:r>
      <w:r w:rsidR="009B0B99" w:rsidRPr="009D2C55">
        <w:rPr>
          <w:rFonts w:asciiTheme="majorBidi" w:hAnsiTheme="majorBidi" w:cstheme="majorBidi"/>
          <w:sz w:val="24"/>
          <w:szCs w:val="24"/>
          <w:vertAlign w:val="superscript"/>
        </w:rPr>
        <w:t>-1</w:t>
      </w:r>
      <w:r w:rsidR="009B0B99" w:rsidRPr="009D2C55">
        <w:rPr>
          <w:rFonts w:asciiTheme="majorBidi" w:hAnsiTheme="majorBidi" w:cstheme="majorBidi"/>
          <w:sz w:val="24"/>
          <w:szCs w:val="24"/>
        </w:rPr>
        <w:t xml:space="preserve">) </w:t>
      </w:r>
      <w:r w:rsidR="00EE5D8E" w:rsidRPr="009D2C55">
        <w:rPr>
          <w:rFonts w:asciiTheme="majorBidi" w:hAnsiTheme="majorBidi" w:cstheme="majorBidi"/>
          <w:sz w:val="24"/>
          <w:szCs w:val="24"/>
        </w:rPr>
        <w:t>and</w:t>
      </w:r>
      <w:r w:rsidR="009B0B99" w:rsidRPr="009D2C55">
        <w:rPr>
          <w:rFonts w:asciiTheme="majorBidi" w:hAnsiTheme="majorBidi" w:cstheme="majorBidi"/>
          <w:sz w:val="24"/>
          <w:szCs w:val="24"/>
        </w:rPr>
        <w:t xml:space="preserve"> (5Kg HA </w:t>
      </w:r>
      <w:r w:rsidR="009B0B99" w:rsidRPr="009D2C55">
        <w:rPr>
          <w:rFonts w:asciiTheme="majorBidi" w:hAnsiTheme="majorBidi" w:cstheme="majorBidi"/>
          <w:sz w:val="24"/>
          <w:szCs w:val="24"/>
        </w:rPr>
        <w:lastRenderedPageBreak/>
        <w:t>ha</w:t>
      </w:r>
      <w:r w:rsidR="009B0B99" w:rsidRPr="009D2C55">
        <w:rPr>
          <w:rFonts w:asciiTheme="majorBidi" w:hAnsiTheme="majorBidi" w:cstheme="majorBidi"/>
          <w:sz w:val="24"/>
          <w:szCs w:val="24"/>
          <w:vertAlign w:val="superscript"/>
        </w:rPr>
        <w:t>-1</w:t>
      </w:r>
      <w:r w:rsidR="009B0B99" w:rsidRPr="009D2C55">
        <w:rPr>
          <w:rFonts w:asciiTheme="majorBidi" w:hAnsiTheme="majorBidi" w:cstheme="majorBidi"/>
          <w:sz w:val="24"/>
          <w:szCs w:val="24"/>
        </w:rPr>
        <w:t xml:space="preserve">) </w:t>
      </w:r>
      <w:r w:rsidR="00EE5D8E" w:rsidRPr="009D2C55">
        <w:rPr>
          <w:rFonts w:asciiTheme="majorBidi" w:hAnsiTheme="majorBidi" w:cstheme="majorBidi"/>
          <w:sz w:val="24"/>
          <w:szCs w:val="24"/>
        </w:rPr>
        <w:t xml:space="preserve">also </w:t>
      </w:r>
      <w:r w:rsidR="009B0B99" w:rsidRPr="009D2C55">
        <w:rPr>
          <w:rFonts w:asciiTheme="majorBidi" w:hAnsiTheme="majorBidi" w:cstheme="majorBidi"/>
          <w:sz w:val="24"/>
          <w:szCs w:val="24"/>
        </w:rPr>
        <w:t xml:space="preserve">increased wheat plant height (89cm) than the control (77cm)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Shafi et al., 2020)</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 xml:space="preserve">. </w:t>
      </w:r>
      <w:r w:rsidR="00EE5D8E" w:rsidRPr="009D2C55">
        <w:rPr>
          <w:rFonts w:asciiTheme="majorBidi" w:hAnsiTheme="majorBidi" w:cstheme="majorBidi"/>
          <w:sz w:val="24"/>
          <w:szCs w:val="24"/>
        </w:rPr>
        <w:t>As well as t</w:t>
      </w:r>
      <w:r w:rsidR="009B0B99" w:rsidRPr="009D2C55">
        <w:rPr>
          <w:rFonts w:asciiTheme="majorBidi" w:hAnsiTheme="majorBidi" w:cstheme="majorBidi"/>
          <w:sz w:val="24"/>
          <w:szCs w:val="24"/>
        </w:rPr>
        <w:t xml:space="preserve">he spike length was increased in wheat plant by HA significantly </w:t>
      </w:r>
      <w:r w:rsidR="009B0B99" w:rsidRPr="009D2C55">
        <w:rPr>
          <w:rFonts w:asciiTheme="majorBidi" w:hAnsiTheme="majorBidi" w:cstheme="majorBidi"/>
          <w:sz w:val="24"/>
          <w:szCs w:val="24"/>
        </w:rPr>
        <w:fldChar w:fldCharType="begin" w:fldLock="1"/>
      </w:r>
      <w:r w:rsidR="009B0B99"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009B0B99" w:rsidRPr="009D2C55">
        <w:rPr>
          <w:rFonts w:asciiTheme="majorBidi" w:hAnsiTheme="majorBidi" w:cstheme="majorBidi"/>
          <w:sz w:val="24"/>
          <w:szCs w:val="24"/>
        </w:rPr>
        <w:fldChar w:fldCharType="separate"/>
      </w:r>
      <w:r w:rsidR="009B0B99" w:rsidRPr="009D2C55">
        <w:rPr>
          <w:rFonts w:asciiTheme="majorBidi" w:hAnsiTheme="majorBidi" w:cstheme="majorBidi"/>
          <w:noProof/>
          <w:sz w:val="24"/>
          <w:szCs w:val="24"/>
        </w:rPr>
        <w:t>(Shafi et al., 2020)</w:t>
      </w:r>
      <w:r w:rsidR="009B0B99" w:rsidRPr="009D2C55">
        <w:rPr>
          <w:rFonts w:asciiTheme="majorBidi" w:hAnsiTheme="majorBidi" w:cstheme="majorBidi"/>
          <w:sz w:val="24"/>
          <w:szCs w:val="24"/>
        </w:rPr>
        <w:fldChar w:fldCharType="end"/>
      </w:r>
      <w:r w:rsidR="009B0B99" w:rsidRPr="009D2C55">
        <w:rPr>
          <w:rFonts w:asciiTheme="majorBidi" w:hAnsiTheme="majorBidi" w:cstheme="majorBidi"/>
          <w:sz w:val="24"/>
          <w:szCs w:val="24"/>
        </w:rPr>
        <w:t>.</w:t>
      </w:r>
      <w:r w:rsidR="002D0D5C" w:rsidRPr="009D2C55">
        <w:rPr>
          <w:rFonts w:asciiTheme="majorBidi" w:hAnsiTheme="majorBidi" w:cstheme="majorBidi"/>
          <w:sz w:val="24"/>
          <w:szCs w:val="24"/>
        </w:rPr>
        <w:t xml:space="preserve">The results also demonstrated that all the Humic substances treatments have significantly affected the leaf Fe, Mn, Zn, and Cu contents </w:t>
      </w:r>
      <w:r w:rsidR="002D0D5C" w:rsidRPr="009D2C55">
        <w:rPr>
          <w:rFonts w:asciiTheme="majorBidi" w:hAnsiTheme="majorBidi" w:cstheme="majorBidi"/>
          <w:sz w:val="24"/>
          <w:szCs w:val="24"/>
        </w:rPr>
        <w:fldChar w:fldCharType="begin" w:fldLock="1"/>
      </w:r>
      <w:r w:rsidR="002D0D5C" w:rsidRPr="009D2C55">
        <w:rPr>
          <w:rFonts w:asciiTheme="majorBidi" w:hAnsiTheme="majorBidi" w:cstheme="majorBidi"/>
          <w:sz w:val="24"/>
          <w:szCs w:val="24"/>
        </w:rPr>
        <w:instrText>ADDIN CSL_CITATION {"citationItems":[{"id":"ITEM-1","itemData":{"author":[{"dropping-particle":"","family":"Awad","given":"Ahmad A.M","non-dropping-particle":"","parse-names":false,"suffix":""},{"dropping-particle":"","family":"El-Taib","given":"Ashraf B.A","non-dropping-particle":"","parse-names":false,"suffix":""},{"dropping-particle":"","family":"Sweed","given":"Atef A.A","non-dropping-particle":"","parse-names":false,"suffix":""},{"dropping-particle":"","family":"and Omran","given":"Aya A.M et al.","non-dropping-particle":"","parse-names":false,"suffix":""}],"container-title":"Agronomy","id":"ITEM-1","issue":"705","issued":{"date-parts":[["2022"]]},"title":"Nutrient Contents and Productivity of Triticum aestivum Plants Grown in Clay Loam Soil Depending on Humic Substances and Varieties and Their Interactions Ahmed","type":"article-journal","volume":"12"},"uris":["http://www.mendeley.com/documents/?uuid=1de46107-c408-4c11-a33e-76ecaa4c8902"]}],"mendeley":{"formattedCitation":"(Awad et al., 2022)","plainTextFormattedCitation":"(Awad et al., 2022)","previouslyFormattedCitation":"(Awad et al., 2022)"},"properties":{"noteIndex":0},"schema":"https://github.com/citation-style-language/schema/raw/master/csl-citation.json"}</w:instrText>
      </w:r>
      <w:r w:rsidR="002D0D5C" w:rsidRPr="009D2C55">
        <w:rPr>
          <w:rFonts w:asciiTheme="majorBidi" w:hAnsiTheme="majorBidi" w:cstheme="majorBidi"/>
          <w:sz w:val="24"/>
          <w:szCs w:val="24"/>
        </w:rPr>
        <w:fldChar w:fldCharType="separate"/>
      </w:r>
      <w:r w:rsidR="002D0D5C" w:rsidRPr="009D2C55">
        <w:rPr>
          <w:rFonts w:asciiTheme="majorBidi" w:hAnsiTheme="majorBidi" w:cstheme="majorBidi"/>
          <w:noProof/>
          <w:sz w:val="24"/>
          <w:szCs w:val="24"/>
        </w:rPr>
        <w:t>(Awad et al., 2022)</w:t>
      </w:r>
      <w:r w:rsidR="002D0D5C" w:rsidRPr="009D2C55">
        <w:rPr>
          <w:rFonts w:asciiTheme="majorBidi" w:hAnsiTheme="majorBidi" w:cstheme="majorBidi"/>
          <w:sz w:val="24"/>
          <w:szCs w:val="24"/>
        </w:rPr>
        <w:fldChar w:fldCharType="end"/>
      </w:r>
      <w:r w:rsidR="002D0D5C" w:rsidRPr="009D2C55">
        <w:rPr>
          <w:rFonts w:asciiTheme="majorBidi" w:hAnsiTheme="majorBidi" w:cstheme="majorBidi"/>
          <w:sz w:val="24"/>
          <w:szCs w:val="24"/>
        </w:rPr>
        <w:t>.</w:t>
      </w:r>
    </w:p>
    <w:p w14:paraId="6A15F408" w14:textId="0B02166D" w:rsidR="00FD2C46" w:rsidRPr="009D2C55" w:rsidRDefault="00FD2C46"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 xml:space="preserve">Effects of Humic acid on </w:t>
      </w:r>
      <w:r w:rsidR="00992325">
        <w:rPr>
          <w:rFonts w:asciiTheme="majorBidi" w:hAnsiTheme="majorBidi" w:cstheme="majorBidi"/>
          <w:b/>
          <w:bCs/>
          <w:sz w:val="24"/>
          <w:szCs w:val="24"/>
        </w:rPr>
        <w:t>Y</w:t>
      </w:r>
      <w:r w:rsidRPr="009D2C55">
        <w:rPr>
          <w:rFonts w:asciiTheme="majorBidi" w:hAnsiTheme="majorBidi" w:cstheme="majorBidi"/>
          <w:b/>
          <w:bCs/>
          <w:sz w:val="24"/>
          <w:szCs w:val="24"/>
        </w:rPr>
        <w:t xml:space="preserve">ield and </w:t>
      </w:r>
      <w:r w:rsidR="00992325">
        <w:rPr>
          <w:rFonts w:asciiTheme="majorBidi" w:hAnsiTheme="majorBidi" w:cstheme="majorBidi"/>
          <w:b/>
          <w:bCs/>
          <w:sz w:val="24"/>
          <w:szCs w:val="24"/>
        </w:rPr>
        <w:t>Y</w:t>
      </w:r>
      <w:r w:rsidRPr="009D2C55">
        <w:rPr>
          <w:rFonts w:asciiTheme="majorBidi" w:hAnsiTheme="majorBidi" w:cstheme="majorBidi"/>
          <w:b/>
          <w:bCs/>
          <w:sz w:val="24"/>
          <w:szCs w:val="24"/>
        </w:rPr>
        <w:t xml:space="preserve">ield </w:t>
      </w:r>
      <w:r w:rsidR="00992325">
        <w:rPr>
          <w:rFonts w:asciiTheme="majorBidi" w:hAnsiTheme="majorBidi" w:cstheme="majorBidi"/>
          <w:b/>
          <w:bCs/>
          <w:sz w:val="24"/>
          <w:szCs w:val="24"/>
        </w:rPr>
        <w:t>C</w:t>
      </w:r>
      <w:r w:rsidRPr="009D2C55">
        <w:rPr>
          <w:rFonts w:asciiTheme="majorBidi" w:hAnsiTheme="majorBidi" w:cstheme="majorBidi"/>
          <w:b/>
          <w:bCs/>
          <w:sz w:val="24"/>
          <w:szCs w:val="24"/>
        </w:rPr>
        <w:t xml:space="preserve">omponents of </w:t>
      </w:r>
      <w:r w:rsidR="00992325">
        <w:rPr>
          <w:rFonts w:asciiTheme="majorBidi" w:hAnsiTheme="majorBidi" w:cstheme="majorBidi"/>
          <w:b/>
          <w:bCs/>
          <w:sz w:val="24"/>
          <w:szCs w:val="24"/>
        </w:rPr>
        <w:t>W</w:t>
      </w:r>
      <w:r w:rsidRPr="009D2C55">
        <w:rPr>
          <w:rFonts w:asciiTheme="majorBidi" w:hAnsiTheme="majorBidi" w:cstheme="majorBidi"/>
          <w:b/>
          <w:bCs/>
          <w:sz w:val="24"/>
          <w:szCs w:val="24"/>
        </w:rPr>
        <w:t>heat</w:t>
      </w:r>
    </w:p>
    <w:p w14:paraId="12C8CAC3" w14:textId="03E54B7F" w:rsidR="000C21E2" w:rsidRPr="009D2C55" w:rsidRDefault="000C21E2" w:rsidP="000C21E2">
      <w:pPr>
        <w:jc w:val="both"/>
        <w:rPr>
          <w:rFonts w:asciiTheme="majorBidi" w:hAnsiTheme="majorBidi" w:cstheme="majorBidi"/>
          <w:sz w:val="24"/>
          <w:szCs w:val="24"/>
        </w:rPr>
      </w:pPr>
      <w:r w:rsidRPr="009D2C55">
        <w:rPr>
          <w:rFonts w:asciiTheme="majorBidi" w:hAnsiTheme="majorBidi" w:cstheme="majorBidi"/>
          <w:sz w:val="24"/>
          <w:szCs w:val="24"/>
        </w:rPr>
        <w:t>Humic acid application resulted in significant increase in the grain yield (2540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of wheat than the control (2338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Shafi et al.,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Furthermore, the Humic substances with the application rates of  (4.03 ton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resulted in the highest yield of durum wheat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Pacuta","given":"Vladimír","non-dropping-particle":"","parse-names":false,"suffix":""},{"dropping-particle":"","family":"Rašovský","given":"Marek","non-dropping-particle":"","parse-names":false,"suffix":""},{"dropping-particle":"","family":"Michalska-Klimczak","given":"Beata","non-dropping-particle":"","parse-names":false,"suffix":""},{"dropping-particle":"","family":"Wyszynski","given":"Zdzislaw","non-dropping-particle":"","parse-names":false,"suffix":""}],"container-title":"Agronomy","id":"ITEM-1","issue":"1270","issued":{"date-parts":[["2021"]]},"title":"Grain Yield and Quality Traits of Durum Wheat","type":"article","volume":"11"},"uris":["http://www.mendeley.com/documents/?uuid=ee9668dc-74d5-43c6-ac64-e92e295e8c47"]}],"mendeley":{"formattedCitation":"(Pacuta et al., 2021)","plainTextFormattedCitation":"(Pacuta et al., 2021)","previouslyFormattedCitation":"(Pacuta et al., 2021)"},"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Pacuta et al., 2021)</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Moreover, the highest grain yield were recorded by using 60 Kg HA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under normal and dough-stress condition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2071499","ISSN":"20734395","abstract":"Drought stress is a major factor limiting wheat crop production worldwide. The application of humic acid (HA) and the selection of the appropriate genotype in the suitable site is one of the most important methods of tolerance of wheat plants to drought-stress conditions. The aim of this study was achieved using a three-way ANOVA, the stress tolerance index (STI), the Pearson correlation coefficient (rp), and principal component analysis (PCA). Three field experiments in three sites (Al-Qasr, El-Neguilla, and Abo Kwela) during the 2019/21 and 2020/21 seasons were conducted, entailing one Egyptian bread wheat variety (Sakha 94) with three HA rates (0, 30, and 60 kg ha−1) under normal and drought-stress conditions (supplemental irrigation). According to the ANOVA, the sites, supplemental irrigation, HA rates, and their first-and second-order interactions the grain yield and most traits evaluated (p ≤ 0.05 or 0.01) were significantly influenced in both seasons. Drought stress drastically reduced all traits registered in all factors studied compared with normal conditions. The wheat plants at the Al-Qasr site in both seasons showed significantly increased grain yield and most traits compared with that of the other sites under normal and drought-stress conditions. HA significantly promoted all studied traits under drought stress, and was highest when applying 60 kg HA ha−1, regardless of the site. The greatest grain yield and most traits monitored were observed in wheat plants fertilized with 60 kg HA ha−1 at the Al-Qasr site in both seasons under both conditions. Grain yield significantly (p ≤ 0.05 or 0.01) correlated with water and precipitation use efficiency as well as the most studied traits under normal and drought-stress conditions. The results of STI, rp, and PCA from the current study could be useful and could be used as a suitable method for studying drought-tolerance mechanisms to improve wheat productivity. Based on the results of statistical methods used in this study, we recommend the application of 60 kg HA ha−1 to improve wheat productivity under drought conditions along the north-western coast of Egypt.","author":[{"dropping-particle":"","family":"El-Hashash","given":"Essam Fathy","non-dropping-particle":"","parse-names":false,"suffix":""},{"dropping-particle":"","family":"El-Enin","given":"Moamen M.Abou","non-dropping-particle":"","parse-names":false,"suffix":""},{"dropping-particle":"","family":"El-Mageed","given":"Taia A.Abd","non-dropping-particle":"","parse-names":false,"suffix":""},{"dropping-particle":"","family":"Attia","given":"Mohamed Abd El Hammed","non-dropping-particle":"","parse-names":false,"suffix":""},{"dropping-particle":"","family":"El-Saadony","given":"Mohamed T.","non-dropping-particle":"","parse-names":false,"suffix":""},{"dropping-particle":"","family":"El-Tarabily","given":"Khaled A.","non-dropping-particle":"","parse-names":false,"suffix":""},{"dropping-particle":"","family":"Shaaban","given":"Ahmed","non-dropping-particle":"","parse-names":false,"suffix":""}],"container-title":"Agronomy","id":"ITEM-1","issue":"7","issued":{"date-parts":[["2022"]]},"title":"Bread Wheat Productivity in Response to Humic Acid Supply and Supplementary Irrigation Mode in Three Northwestern Coastal Sites of Egypt","type":"article","volume":"12"},"uris":["http://www.mendeley.com/documents/?uuid=c9cffc86-a59e-42ae-ad4e-ad0c19652e8c"]}],"mendeley":{"formattedCitation":"(El-Hashash et al., 2022)","plainTextFormattedCitation":"(El-Hashash et al., 2022)","previouslyFormattedCitation":"(El-Hashash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El-Hashash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I</w:t>
      </w:r>
      <w:r w:rsidR="00E11080" w:rsidRPr="009D2C55">
        <w:rPr>
          <w:rFonts w:asciiTheme="majorBidi" w:hAnsiTheme="majorBidi" w:cstheme="majorBidi"/>
          <w:sz w:val="24"/>
          <w:szCs w:val="24"/>
        </w:rPr>
        <w:t>t is also reported</w:t>
      </w:r>
      <w:r w:rsidR="002F3223" w:rsidRPr="009D2C55">
        <w:rPr>
          <w:rFonts w:asciiTheme="majorBidi" w:hAnsiTheme="majorBidi" w:cstheme="majorBidi"/>
          <w:sz w:val="24"/>
          <w:szCs w:val="24"/>
        </w:rPr>
        <w:t xml:space="preserve"> that urea with Humic acid increased the wheat grain, straw, and total above ground biomass of mature wheat by 5.15-16.93%, 5.32-20.23%, and 5.23-18.38% respectively </w:t>
      </w:r>
      <w:r w:rsidR="002F3223" w:rsidRPr="009D2C55">
        <w:rPr>
          <w:rFonts w:asciiTheme="majorBidi" w:hAnsiTheme="majorBidi" w:cstheme="majorBidi"/>
          <w:sz w:val="24"/>
          <w:szCs w:val="24"/>
        </w:rPr>
        <w:fldChar w:fldCharType="begin" w:fldLock="1"/>
      </w:r>
      <w:r w:rsidR="002F3223" w:rsidRPr="009D2C55">
        <w:rPr>
          <w:rFonts w:asciiTheme="majorBidi" w:hAnsiTheme="majorBidi" w:cstheme="majorBidi"/>
          <w:sz w:val="24"/>
          <w:szCs w:val="24"/>
        </w:rPr>
        <w:instrText>ADDIN CSL_CITATION {"citationItems":[{"id":"ITEM-1","itemData":{"author":[{"dropping-particle":"","family":"Gao","given":"Shengchao","non-dropping-particle":"","parse-names":false,"suffix":""},{"dropping-particle":"","family":"Zhang","given":"Shuiqin","non-dropping-particle":"","parse-names":false,"suffix":""},{"dropping-particle":"","family":"Yuan","given":"Liang","non-dropping-particle":"","parse-names":false,"suffix":""},{"dropping-particle":"","family":"Li","given":"Yanting","non-dropping-particle":"","parse-names":false,"suffix":""},{"dropping-particle":"","family":"Wen","given":"Yanchen","non-dropping-particle":"","parse-names":false,"suffix":""},{"dropping-particle":"","family":"Xu","given":"Jiukai","non-dropping-particle":"","parse-names":false,"suffix":""},{"dropping-particle":"","family":"Hu","given":"Shuwen and","non-dropping-particle":"","parse-names":false,"suffix":""},{"dropping-particle":"","family":"Zhao","given":"Bingqiang","non-dropping-particle":"","parse-names":false,"suffix":""}],"container-title":"Agronomy","id":"ITEM-1","issue":"1526","issued":{"date-parts":[["2022"]]},"title":"Humic Acids Incorporated into Urea at Different Proportions Increased Winter Wheat Yield and Optimized Fertilizer-Nitrogen Fate","type":"article-journal","volume":"12"},"uris":["http://www.mendeley.com/documents/?uuid=9d91fafb-738f-4a4f-9ded-736ab98b0944"]}],"mendeley":{"formattedCitation":"(Gao et al., 2022)","plainTextFormattedCitation":"(Gao et al., 2022)","previouslyFormattedCitation":"(Gao et al., 2022)"},"properties":{"noteIndex":0},"schema":"https://github.com/citation-style-language/schema/raw/master/csl-citation.json"}</w:instrText>
      </w:r>
      <w:r w:rsidR="002F3223" w:rsidRPr="009D2C55">
        <w:rPr>
          <w:rFonts w:asciiTheme="majorBidi" w:hAnsiTheme="majorBidi" w:cstheme="majorBidi"/>
          <w:sz w:val="24"/>
          <w:szCs w:val="24"/>
        </w:rPr>
        <w:fldChar w:fldCharType="separate"/>
      </w:r>
      <w:r w:rsidR="002F3223" w:rsidRPr="009D2C55">
        <w:rPr>
          <w:rFonts w:asciiTheme="majorBidi" w:hAnsiTheme="majorBidi" w:cstheme="majorBidi"/>
          <w:noProof/>
          <w:sz w:val="24"/>
          <w:szCs w:val="24"/>
        </w:rPr>
        <w:t>(Gao et al., 2022)</w:t>
      </w:r>
      <w:r w:rsidR="002F3223" w:rsidRPr="009D2C55">
        <w:rPr>
          <w:rFonts w:asciiTheme="majorBidi" w:hAnsiTheme="majorBidi" w:cstheme="majorBidi"/>
          <w:sz w:val="24"/>
          <w:szCs w:val="24"/>
        </w:rPr>
        <w:fldChar w:fldCharType="end"/>
      </w:r>
      <w:r w:rsidR="002F3223" w:rsidRPr="009D2C55">
        <w:rPr>
          <w:rFonts w:asciiTheme="majorBidi" w:hAnsiTheme="majorBidi" w:cstheme="majorBidi"/>
          <w:sz w:val="24"/>
          <w:szCs w:val="24"/>
        </w:rPr>
        <w:t xml:space="preserve">. </w:t>
      </w:r>
    </w:p>
    <w:p w14:paraId="518F2C31" w14:textId="1C893EBF" w:rsidR="00A8062E" w:rsidRPr="009D2C55" w:rsidRDefault="000C21E2" w:rsidP="00FB6B87">
      <w:pPr>
        <w:jc w:val="both"/>
        <w:rPr>
          <w:rFonts w:asciiTheme="majorBidi" w:hAnsiTheme="majorBidi" w:cstheme="majorBidi"/>
          <w:sz w:val="24"/>
          <w:szCs w:val="24"/>
        </w:rPr>
      </w:pPr>
      <w:r w:rsidRPr="009D2C55">
        <w:rPr>
          <w:rFonts w:asciiTheme="majorBidi" w:hAnsiTheme="majorBidi" w:cstheme="majorBidi"/>
          <w:sz w:val="24"/>
          <w:szCs w:val="24"/>
        </w:rPr>
        <w:t>Furthermore,</w:t>
      </w:r>
      <w:r w:rsidR="0095609C" w:rsidRPr="009D2C55">
        <w:rPr>
          <w:rFonts w:asciiTheme="majorBidi" w:hAnsiTheme="majorBidi" w:cstheme="majorBidi"/>
          <w:sz w:val="24"/>
          <w:szCs w:val="24"/>
        </w:rPr>
        <w:t xml:space="preserve"> </w:t>
      </w:r>
      <w:r w:rsidR="0095609C" w:rsidRPr="009D2C55">
        <w:rPr>
          <w:rFonts w:asciiTheme="majorBidi" w:hAnsiTheme="majorBidi" w:cstheme="majorBidi"/>
          <w:sz w:val="24"/>
          <w:szCs w:val="24"/>
        </w:rPr>
        <w:fldChar w:fldCharType="begin" w:fldLock="1"/>
      </w:r>
      <w:r w:rsidR="00DD2FF0" w:rsidRPr="009D2C55">
        <w:rPr>
          <w:rFonts w:asciiTheme="majorBidi" w:hAnsiTheme="majorBidi" w:cstheme="majorBidi"/>
          <w:sz w:val="24"/>
          <w:szCs w:val="24"/>
        </w:rPr>
        <w:instrText>ADDIN CSL_CITATION {"citationItems":[{"id":"ITEM-1","itemData":{"author":[{"dropping-particle":"","family":"Khan","given":"Rahmat Ullah","non-dropping-particle":"","parse-names":false,"suffix":""},{"dropping-particle":"","family":"Rashid","given":"Abdur","non-dropping-particle":"","parse-names":false,"suffix":""},{"dropping-particle":"","family":"Khan","given":"Mohammad Sohail","non-dropping-particle":"","parse-names":false,"suffix":""},{"dropping-particle":"","family":"Ozturk","given":"and Erdogan","non-dropping-particle":"","parse-names":false,"suffix":""}],"container-title":"Pakistan Journal of Agriculture research","id":"ITEM-1","issue":"3-4","issued":{"date-parts":[["2010"]]},"page":"113-121","title":"IMPACT OF HUMIC ACID AND CHEMICAL FERTILIZER APPLICA- TION ON GROWTH AND GRAIN YIELD OF RAINFED WHEAT (TRITICUM AESTIVUM L.)","type":"article-journal","volume":"23"},"uris":["http://www.mendeley.com/documents/?uuid=36a3b1b9-6ed7-4661-9d12-7584437aa0ff"]}],"mendeley":{"formattedCitation":"(Rahmat Ullah Khan et al., 2010)","manualFormatting":"Khan et al (2010)","plainTextFormattedCitation":"(Rahmat Ullah Khan et al., 2010)","previouslyFormattedCitation":"(Rahmat Ullah Khan et al., 2010)"},"properties":{"noteIndex":0},"schema":"https://github.com/citation-style-language/schema/raw/master/csl-citation.json"}</w:instrText>
      </w:r>
      <w:r w:rsidR="0095609C" w:rsidRPr="009D2C55">
        <w:rPr>
          <w:rFonts w:asciiTheme="majorBidi" w:hAnsiTheme="majorBidi" w:cstheme="majorBidi"/>
          <w:sz w:val="24"/>
          <w:szCs w:val="24"/>
        </w:rPr>
        <w:fldChar w:fldCharType="separate"/>
      </w:r>
      <w:r w:rsidR="0095609C" w:rsidRPr="009D2C55">
        <w:rPr>
          <w:rFonts w:asciiTheme="majorBidi" w:hAnsiTheme="majorBidi" w:cstheme="majorBidi"/>
          <w:noProof/>
          <w:sz w:val="24"/>
          <w:szCs w:val="24"/>
        </w:rPr>
        <w:t>Khan et al (2010)</w:t>
      </w:r>
      <w:r w:rsidR="0095609C" w:rsidRPr="009D2C55">
        <w:rPr>
          <w:rFonts w:asciiTheme="majorBidi" w:hAnsiTheme="majorBidi" w:cstheme="majorBidi"/>
          <w:sz w:val="24"/>
          <w:szCs w:val="24"/>
        </w:rPr>
        <w:fldChar w:fldCharType="end"/>
      </w:r>
      <w:r w:rsidR="0095609C" w:rsidRPr="009D2C55">
        <w:rPr>
          <w:rFonts w:asciiTheme="majorBidi" w:hAnsiTheme="majorBidi" w:cstheme="majorBidi"/>
          <w:sz w:val="24"/>
          <w:szCs w:val="24"/>
        </w:rPr>
        <w:t>, reported that in the first growing season (2007-08), the combination of Humic acid increased rain feed wheat yield by 46.9% than the control. While in the second year (2008-09), application of 3 Kg ha</w:t>
      </w:r>
      <w:r w:rsidR="0095609C" w:rsidRPr="009D2C55">
        <w:rPr>
          <w:rFonts w:asciiTheme="majorBidi" w:hAnsiTheme="majorBidi" w:cstheme="majorBidi"/>
          <w:sz w:val="24"/>
          <w:szCs w:val="24"/>
          <w:vertAlign w:val="superscript"/>
        </w:rPr>
        <w:t>-1</w:t>
      </w:r>
      <w:r w:rsidR="0095609C" w:rsidRPr="009D2C55">
        <w:rPr>
          <w:rFonts w:asciiTheme="majorBidi" w:hAnsiTheme="majorBidi" w:cstheme="majorBidi"/>
          <w:sz w:val="24"/>
          <w:szCs w:val="24"/>
        </w:rPr>
        <w:t xml:space="preserve"> Humic acid significantly increased grain yield by 24% and saved 100% expenses of chemical fertilizer </w:t>
      </w:r>
      <w:r w:rsidR="0095609C" w:rsidRPr="009D2C55">
        <w:rPr>
          <w:rFonts w:asciiTheme="majorBidi" w:hAnsiTheme="majorBidi" w:cstheme="majorBidi"/>
          <w:sz w:val="24"/>
          <w:szCs w:val="24"/>
        </w:rPr>
        <w:fldChar w:fldCharType="begin" w:fldLock="1"/>
      </w:r>
      <w:r w:rsidR="0095609C" w:rsidRPr="009D2C55">
        <w:rPr>
          <w:rFonts w:asciiTheme="majorBidi" w:hAnsiTheme="majorBidi" w:cstheme="majorBidi"/>
          <w:sz w:val="24"/>
          <w:szCs w:val="24"/>
        </w:rPr>
        <w:instrText>ADDIN CSL_CITATION {"citationItems":[{"id":"ITEM-1","itemData":{"author":[{"dropping-particle":"","family":"Khan","given":"Rahmat Ullah","non-dropping-particle":"","parse-names":false,"suffix":""},{"dropping-particle":"","family":"Rashid","given":"Abdur","non-dropping-particle":"","parse-names":false,"suffix":""},{"dropping-particle":"","family":"Khan","given":"Mohammad Sohail","non-dropping-particle":"","parse-names":false,"suffix":""},{"dropping-particle":"","family":"Ozturk","given":"and Erdogan","non-dropping-particle":"","parse-names":false,"suffix":""}],"container-title":"Pakistan Journal of Agriculture research","id":"ITEM-1","issue":"3-4","issued":{"date-parts":[["2010"]]},"page":"113-121","title":"IMPACT OF HUMIC ACID AND CHEMICAL FERTILIZER APPLICA- TION ON GROWTH AND GRAIN YIELD OF RAINFED WHEAT (TRITICUM AESTIVUM L.)","type":"article-journal","volume":"23"},"uris":["http://www.mendeley.com/documents/?uuid=36a3b1b9-6ed7-4661-9d12-7584437aa0ff"]}],"mendeley":{"formattedCitation":"(Rahmat Ullah Khan et al., 2010)","plainTextFormattedCitation":"(Rahmat Ullah Khan et al., 2010)","previouslyFormattedCitation":"(Rahmat Ullah Khan et al., 2010)"},"properties":{"noteIndex":0},"schema":"https://github.com/citation-style-language/schema/raw/master/csl-citation.json"}</w:instrText>
      </w:r>
      <w:r w:rsidR="0095609C" w:rsidRPr="009D2C55">
        <w:rPr>
          <w:rFonts w:asciiTheme="majorBidi" w:hAnsiTheme="majorBidi" w:cstheme="majorBidi"/>
          <w:sz w:val="24"/>
          <w:szCs w:val="24"/>
        </w:rPr>
        <w:fldChar w:fldCharType="separate"/>
      </w:r>
      <w:r w:rsidR="0095609C" w:rsidRPr="009D2C55">
        <w:rPr>
          <w:rFonts w:asciiTheme="majorBidi" w:hAnsiTheme="majorBidi" w:cstheme="majorBidi"/>
          <w:noProof/>
          <w:sz w:val="24"/>
          <w:szCs w:val="24"/>
        </w:rPr>
        <w:t>(Rahmat Ullah Khan et al., 2010)</w:t>
      </w:r>
      <w:r w:rsidR="0095609C" w:rsidRPr="009D2C55">
        <w:rPr>
          <w:rFonts w:asciiTheme="majorBidi" w:hAnsiTheme="majorBidi" w:cstheme="majorBidi"/>
          <w:sz w:val="24"/>
          <w:szCs w:val="24"/>
        </w:rPr>
        <w:fldChar w:fldCharType="end"/>
      </w:r>
      <w:r w:rsidR="0095609C" w:rsidRPr="009D2C55">
        <w:rPr>
          <w:rFonts w:asciiTheme="majorBidi" w:hAnsiTheme="majorBidi" w:cstheme="majorBidi"/>
          <w:sz w:val="24"/>
          <w:szCs w:val="24"/>
        </w:rPr>
        <w:t xml:space="preserve">. </w:t>
      </w:r>
      <w:r w:rsidRPr="009D2C55">
        <w:rPr>
          <w:rFonts w:asciiTheme="majorBidi" w:hAnsiTheme="majorBidi" w:cstheme="majorBidi"/>
          <w:sz w:val="24"/>
          <w:szCs w:val="24"/>
        </w:rPr>
        <w:t>Moreover</w:t>
      </w:r>
      <w:r w:rsidR="0095609C" w:rsidRPr="009D2C55">
        <w:rPr>
          <w:rFonts w:asciiTheme="majorBidi" w:hAnsiTheme="majorBidi" w:cstheme="majorBidi"/>
          <w:sz w:val="24"/>
          <w:szCs w:val="24"/>
        </w:rPr>
        <w:t>, t</w:t>
      </w:r>
      <w:r w:rsidR="00A8062E" w:rsidRPr="009D2C55">
        <w:rPr>
          <w:rFonts w:asciiTheme="majorBidi" w:hAnsiTheme="majorBidi" w:cstheme="majorBidi"/>
          <w:sz w:val="24"/>
          <w:szCs w:val="24"/>
        </w:rPr>
        <w:t>he grain yield recorded 67.5 Kg P</w:t>
      </w:r>
      <w:r w:rsidR="00A8062E" w:rsidRPr="009D2C55">
        <w:rPr>
          <w:rFonts w:asciiTheme="majorBidi" w:hAnsiTheme="majorBidi" w:cstheme="majorBidi"/>
          <w:sz w:val="24"/>
          <w:szCs w:val="24"/>
          <w:vertAlign w:val="subscript"/>
        </w:rPr>
        <w:t>2</w:t>
      </w:r>
      <w:r w:rsidR="00A8062E" w:rsidRPr="009D2C55">
        <w:rPr>
          <w:rFonts w:asciiTheme="majorBidi" w:hAnsiTheme="majorBidi" w:cstheme="majorBidi"/>
          <w:sz w:val="24"/>
          <w:szCs w:val="24"/>
        </w:rPr>
        <w:t>O</w:t>
      </w:r>
      <w:r w:rsidR="00A8062E" w:rsidRPr="009D2C55">
        <w:rPr>
          <w:rFonts w:asciiTheme="majorBidi" w:hAnsiTheme="majorBidi" w:cstheme="majorBidi"/>
          <w:sz w:val="24"/>
          <w:szCs w:val="24"/>
          <w:vertAlign w:val="subscript"/>
        </w:rPr>
        <w:t>5</w:t>
      </w:r>
      <w:r w:rsidR="00A8062E" w:rsidRPr="009D2C55">
        <w:rPr>
          <w:rFonts w:asciiTheme="majorBidi" w:hAnsiTheme="majorBidi" w:cstheme="majorBidi"/>
          <w:sz w:val="24"/>
          <w:szCs w:val="24"/>
        </w:rPr>
        <w:t xml:space="preserve"> ha</w:t>
      </w:r>
      <w:r w:rsidR="00A8062E" w:rsidRPr="009D2C55">
        <w:rPr>
          <w:rFonts w:asciiTheme="majorBidi" w:hAnsiTheme="majorBidi" w:cstheme="majorBidi"/>
          <w:sz w:val="24"/>
          <w:szCs w:val="24"/>
          <w:vertAlign w:val="superscript"/>
        </w:rPr>
        <w:t>-1</w:t>
      </w:r>
      <w:r w:rsidR="00A8062E" w:rsidRPr="009D2C55">
        <w:rPr>
          <w:rFonts w:asciiTheme="majorBidi" w:hAnsiTheme="majorBidi" w:cstheme="majorBidi"/>
          <w:sz w:val="24"/>
          <w:szCs w:val="24"/>
        </w:rPr>
        <w:t xml:space="preserve"> with HA, while it was comparable statistically with 112.5 P</w:t>
      </w:r>
      <w:r w:rsidR="00A8062E" w:rsidRPr="009D2C55">
        <w:rPr>
          <w:rFonts w:asciiTheme="majorBidi" w:hAnsiTheme="majorBidi" w:cstheme="majorBidi"/>
          <w:sz w:val="24"/>
          <w:szCs w:val="24"/>
          <w:vertAlign w:val="subscript"/>
        </w:rPr>
        <w:t>2</w:t>
      </w:r>
      <w:r w:rsidR="00A8062E" w:rsidRPr="009D2C55">
        <w:rPr>
          <w:rFonts w:asciiTheme="majorBidi" w:hAnsiTheme="majorBidi" w:cstheme="majorBidi"/>
          <w:sz w:val="24"/>
          <w:szCs w:val="24"/>
        </w:rPr>
        <w:t>O</w:t>
      </w:r>
      <w:r w:rsidR="00A8062E" w:rsidRPr="009D2C55">
        <w:rPr>
          <w:rFonts w:asciiTheme="majorBidi" w:hAnsiTheme="majorBidi" w:cstheme="majorBidi"/>
          <w:sz w:val="24"/>
          <w:szCs w:val="24"/>
          <w:vertAlign w:val="subscript"/>
        </w:rPr>
        <w:t>5</w:t>
      </w:r>
      <w:r w:rsidR="00A8062E" w:rsidRPr="009D2C55">
        <w:rPr>
          <w:rFonts w:asciiTheme="majorBidi" w:hAnsiTheme="majorBidi" w:cstheme="majorBidi"/>
          <w:sz w:val="24"/>
          <w:szCs w:val="24"/>
        </w:rPr>
        <w:t xml:space="preserve"> ha</w:t>
      </w:r>
      <w:r w:rsidR="00A8062E" w:rsidRPr="009D2C55">
        <w:rPr>
          <w:rFonts w:asciiTheme="majorBidi" w:hAnsiTheme="majorBidi" w:cstheme="majorBidi"/>
          <w:sz w:val="24"/>
          <w:szCs w:val="24"/>
          <w:vertAlign w:val="superscript"/>
        </w:rPr>
        <w:t>-1</w:t>
      </w:r>
      <w:r w:rsidR="00A8062E" w:rsidRPr="009D2C55">
        <w:rPr>
          <w:rFonts w:asciiTheme="majorBidi" w:hAnsiTheme="majorBidi" w:cstheme="majorBidi"/>
          <w:sz w:val="24"/>
          <w:szCs w:val="24"/>
        </w:rPr>
        <w:t xml:space="preserve"> applied as commercial SSP</w:t>
      </w:r>
      <w:r w:rsidR="0095609C" w:rsidRPr="009D2C55">
        <w:rPr>
          <w:rFonts w:asciiTheme="majorBidi" w:hAnsiTheme="majorBidi" w:cstheme="majorBidi"/>
          <w:sz w:val="24"/>
          <w:szCs w:val="24"/>
        </w:rPr>
        <w:t xml:space="preserve"> </w:t>
      </w:r>
      <w:r w:rsidR="00A8062E" w:rsidRPr="009D2C55">
        <w:rPr>
          <w:rFonts w:asciiTheme="majorBidi" w:hAnsiTheme="majorBidi" w:cstheme="majorBidi"/>
          <w:sz w:val="24"/>
          <w:szCs w:val="24"/>
        </w:rPr>
        <w:fldChar w:fldCharType="begin" w:fldLock="1"/>
      </w:r>
      <w:r w:rsidR="00A8062E"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00A8062E" w:rsidRPr="009D2C55">
        <w:rPr>
          <w:rFonts w:asciiTheme="majorBidi" w:hAnsiTheme="majorBidi" w:cstheme="majorBidi"/>
          <w:sz w:val="24"/>
          <w:szCs w:val="24"/>
        </w:rPr>
        <w:fldChar w:fldCharType="separate"/>
      </w:r>
      <w:r w:rsidR="00A8062E" w:rsidRPr="009D2C55">
        <w:rPr>
          <w:rFonts w:asciiTheme="majorBidi" w:hAnsiTheme="majorBidi" w:cstheme="majorBidi"/>
          <w:noProof/>
          <w:sz w:val="24"/>
          <w:szCs w:val="24"/>
        </w:rPr>
        <w:t>(Shafi et al., 2020)</w:t>
      </w:r>
      <w:r w:rsidR="00A8062E" w:rsidRPr="009D2C55">
        <w:rPr>
          <w:rFonts w:asciiTheme="majorBidi" w:hAnsiTheme="majorBidi" w:cstheme="majorBidi"/>
          <w:sz w:val="24"/>
          <w:szCs w:val="24"/>
        </w:rPr>
        <w:fldChar w:fldCharType="end"/>
      </w:r>
      <w:r w:rsidR="00A8062E" w:rsidRPr="009D2C55">
        <w:rPr>
          <w:rFonts w:asciiTheme="majorBidi" w:hAnsiTheme="majorBidi" w:cstheme="majorBidi"/>
          <w:sz w:val="24"/>
          <w:szCs w:val="24"/>
        </w:rPr>
        <w:t xml:space="preserve">. </w:t>
      </w:r>
      <w:r w:rsidR="0095609C" w:rsidRPr="009D2C55">
        <w:rPr>
          <w:rFonts w:asciiTheme="majorBidi" w:hAnsiTheme="majorBidi" w:cstheme="majorBidi"/>
          <w:sz w:val="24"/>
          <w:szCs w:val="24"/>
        </w:rPr>
        <w:t>As well as, t</w:t>
      </w:r>
      <w:r w:rsidR="00A8062E" w:rsidRPr="009D2C55">
        <w:rPr>
          <w:rFonts w:asciiTheme="majorBidi" w:hAnsiTheme="majorBidi" w:cstheme="majorBidi"/>
          <w:sz w:val="24"/>
          <w:szCs w:val="24"/>
        </w:rPr>
        <w:t xml:space="preserve">he biological yield (grain+ straw yield) was increased significantly under the liquid fertigation fertilizer and liquid foliar fertilizer </w:t>
      </w:r>
      <w:r w:rsidR="00EF3956" w:rsidRPr="009D2C55">
        <w:rPr>
          <w:rFonts w:asciiTheme="majorBidi" w:hAnsiTheme="majorBidi" w:cstheme="majorBidi"/>
          <w:sz w:val="24"/>
          <w:szCs w:val="24"/>
        </w:rPr>
        <w:t>o</w:t>
      </w:r>
      <w:r w:rsidR="00A8062E" w:rsidRPr="009D2C55">
        <w:rPr>
          <w:rFonts w:asciiTheme="majorBidi" w:hAnsiTheme="majorBidi" w:cstheme="majorBidi"/>
          <w:sz w:val="24"/>
          <w:szCs w:val="24"/>
        </w:rPr>
        <w:t xml:space="preserve">f Humic acid along wight 50 Kg urea </w:t>
      </w:r>
      <w:r w:rsidR="00F318A8" w:rsidRPr="009D2C55">
        <w:rPr>
          <w:rFonts w:asciiTheme="majorBidi" w:hAnsiTheme="majorBidi" w:cstheme="majorBidi"/>
          <w:sz w:val="24"/>
          <w:szCs w:val="24"/>
        </w:rPr>
        <w:t>application, while</w:t>
      </w:r>
      <w:r w:rsidR="00A8062E" w:rsidRPr="009D2C55">
        <w:rPr>
          <w:rFonts w:asciiTheme="majorBidi" w:hAnsiTheme="majorBidi" w:cstheme="majorBidi"/>
          <w:sz w:val="24"/>
          <w:szCs w:val="24"/>
        </w:rPr>
        <w:t xml:space="preserve"> the highest yield was recorded </w:t>
      </w:r>
      <w:r w:rsidR="00FB6B87" w:rsidRPr="009D2C55">
        <w:rPr>
          <w:rFonts w:asciiTheme="majorBidi" w:hAnsiTheme="majorBidi" w:cstheme="majorBidi"/>
          <w:sz w:val="24"/>
          <w:szCs w:val="24"/>
        </w:rPr>
        <w:t>with</w:t>
      </w:r>
      <w:r w:rsidR="00A8062E" w:rsidRPr="009D2C55">
        <w:rPr>
          <w:rFonts w:asciiTheme="majorBidi" w:hAnsiTheme="majorBidi" w:cstheme="majorBidi"/>
          <w:sz w:val="24"/>
          <w:szCs w:val="24"/>
        </w:rPr>
        <w:t xml:space="preserve"> the usage of 12 </w:t>
      </w:r>
      <w:r w:rsidR="00FB6B87" w:rsidRPr="009D2C55">
        <w:rPr>
          <w:rFonts w:asciiTheme="majorBidi" w:hAnsiTheme="majorBidi" w:cstheme="majorBidi"/>
          <w:sz w:val="24"/>
          <w:szCs w:val="24"/>
        </w:rPr>
        <w:t>litre</w:t>
      </w:r>
      <w:r w:rsidR="00A8062E" w:rsidRPr="009D2C55">
        <w:rPr>
          <w:rFonts w:asciiTheme="majorBidi" w:hAnsiTheme="majorBidi" w:cstheme="majorBidi"/>
          <w:sz w:val="24"/>
          <w:szCs w:val="24"/>
        </w:rPr>
        <w:t xml:space="preserve"> of liquid fertilizer, 50 Kg of urea and foliar fertilizer as a foliar spray solution </w:t>
      </w:r>
      <w:r w:rsidR="00A8062E" w:rsidRPr="009D2C55">
        <w:rPr>
          <w:rFonts w:asciiTheme="majorBidi" w:hAnsiTheme="majorBidi" w:cstheme="majorBidi"/>
          <w:sz w:val="24"/>
          <w:szCs w:val="24"/>
        </w:rPr>
        <w:fldChar w:fldCharType="begin" w:fldLock="1"/>
      </w:r>
      <w:r w:rsidR="00A8062E" w:rsidRPr="009D2C55">
        <w:rPr>
          <w:rFonts w:asciiTheme="majorBidi" w:hAnsiTheme="majorBidi" w:cstheme="majorBidi"/>
          <w:sz w:val="24"/>
          <w:szCs w:val="24"/>
        </w:rPr>
        <w:instrText>ADDIN CSL_CITATION {"citationItems":[{"id":"ITEM-1","itemData":{"DOI":"10.1080/01904167.2018.1527932","ISSN":"15324087","abstract":"An organic-mineral liquid fertigation fertilizer containing humic acid, nitrogen (N)–phosphorus (P)–potassium (K), zinc (Zn), sulfur (S), manganese (Mn) and a liquid foliar fertilizer consisting of fulvic acid and gibberellic acids were formulated and applied to wheat. The purpose of this study was to develop an efficient and cost effective liquid and foliar fertilizer and compare their potential with commercially available urea and DAP. The fulvic acid and humic acids were obtained by alkaline extraction of lignite coal. All the treatments were significant over the control. The application of the liquid fertigation fertilizer and liquid foliar fertilizer along with 50 kg of urea per acre showed the best results biological yield (grain plus straw yield). It was found that the highest yield was obtained in T 6 treatment and the second best results were obtained with T 2 treatment, but has a high cost, while treatment T 6 was the most significant economical and yielded a high income when compared to other treatments.","author":[{"dropping-particle":"","family":"Ahmad","given":"Taimur","non-dropping-particle":"","parse-names":false,"suffix":""},{"dropping-particle":"","family":"Khan","given":"Rasool","non-dropping-particle":"","parse-names":false,"suffix":""},{"dropping-particle":"","family":"Nawaz Khattak","given":"Tariq","non-dropping-particle":"","parse-names":false,"suffix":""}],"container-title":"Journal of Plant Nutrition","id":"ITEM-1","issue":"19","issued":{"date-parts":[["2018"]]},"page":"2438-2445","title":"Effect of humic acid and fulvic acid based liquid and foliar fertilizers on the yield of wheat crop","type":"article","volume":"41"},"uris":["http://www.mendeley.com/documents/?uuid=21557fdf-75c0-49dc-9086-6509987d201d"]}],"mendeley":{"formattedCitation":"(Ahmad et al., 2018)","plainTextFormattedCitation":"(Ahmad et al., 2018)","previouslyFormattedCitation":"(Ahmad et al., 2018)"},"properties":{"noteIndex":0},"schema":"https://github.com/citation-style-language/schema/raw/master/csl-citation.json"}</w:instrText>
      </w:r>
      <w:r w:rsidR="00A8062E" w:rsidRPr="009D2C55">
        <w:rPr>
          <w:rFonts w:asciiTheme="majorBidi" w:hAnsiTheme="majorBidi" w:cstheme="majorBidi"/>
          <w:sz w:val="24"/>
          <w:szCs w:val="24"/>
        </w:rPr>
        <w:fldChar w:fldCharType="separate"/>
      </w:r>
      <w:r w:rsidR="00A8062E" w:rsidRPr="009D2C55">
        <w:rPr>
          <w:rFonts w:asciiTheme="majorBidi" w:hAnsiTheme="majorBidi" w:cstheme="majorBidi"/>
          <w:noProof/>
          <w:sz w:val="24"/>
          <w:szCs w:val="24"/>
        </w:rPr>
        <w:t>(Ahmad et al., 2018)</w:t>
      </w:r>
      <w:r w:rsidR="00A8062E" w:rsidRPr="009D2C55">
        <w:rPr>
          <w:rFonts w:asciiTheme="majorBidi" w:hAnsiTheme="majorBidi" w:cstheme="majorBidi"/>
          <w:sz w:val="24"/>
          <w:szCs w:val="24"/>
        </w:rPr>
        <w:fldChar w:fldCharType="end"/>
      </w:r>
      <w:r w:rsidR="00A8062E" w:rsidRPr="009D2C55">
        <w:rPr>
          <w:rFonts w:asciiTheme="majorBidi" w:hAnsiTheme="majorBidi" w:cstheme="majorBidi"/>
          <w:sz w:val="24"/>
          <w:szCs w:val="24"/>
        </w:rPr>
        <w:t xml:space="preserve">. </w:t>
      </w:r>
      <w:r w:rsidR="00C63818" w:rsidRPr="009D2C55">
        <w:rPr>
          <w:rFonts w:asciiTheme="majorBidi" w:hAnsiTheme="majorBidi" w:cstheme="majorBidi"/>
          <w:sz w:val="24"/>
          <w:szCs w:val="24"/>
        </w:rPr>
        <w:t>B</w:t>
      </w:r>
      <w:r w:rsidR="00F03B7B" w:rsidRPr="009D2C55">
        <w:rPr>
          <w:rFonts w:asciiTheme="majorBidi" w:hAnsiTheme="majorBidi" w:cstheme="majorBidi"/>
          <w:sz w:val="24"/>
          <w:szCs w:val="24"/>
        </w:rPr>
        <w:t xml:space="preserve">iological yield, grain yield, and harvest index of wheat also significantly affected by HA application </w:t>
      </w:r>
      <w:r w:rsidR="00F03B7B" w:rsidRPr="009D2C55">
        <w:rPr>
          <w:rFonts w:asciiTheme="majorBidi" w:hAnsiTheme="majorBidi" w:cstheme="majorBidi"/>
          <w:sz w:val="24"/>
          <w:szCs w:val="24"/>
        </w:rPr>
        <w:fldChar w:fldCharType="begin" w:fldLock="1"/>
      </w:r>
      <w:r w:rsidR="00F03B7B" w:rsidRPr="009D2C55">
        <w:rPr>
          <w:rFonts w:asciiTheme="majorBidi" w:hAnsiTheme="majorBidi" w:cstheme="majorBidi"/>
          <w:sz w:val="24"/>
          <w:szCs w:val="24"/>
        </w:rPr>
        <w:instrText>ADDIN CSL_CITATION {"citationItems":[{"id":"ITEM-1","itemData":{"DOI":"10.1080/01904167.2019.1658777","ISSN":"15324087","abstract":"This study was conducted in the farmer field between the years 2014 and 2015. In this study, 3 doses of potassium (K) (0, 10, and 20 kg da−1) of K2SO4 (50% K2O) fertilizer and 3 doses of humic acid (HA) (0, 20, and 40 kg da−1) (85% HA) were used. Increase in the HA dose reflected significant effects on pH, salt, organic matter, phosphorus, magnesium, iron, and manganese contents of the experiment area at p &lt;.01 level. It was determined that increased potassium applications affected the salt, magnesium (Mg), iron (Fe), and copper (Cu) contents at p &lt;.01 level. Increased HA application on plant growth criteria had a significant effect on biological yield, grain yield, and harvest index (p &lt;.01). However, K did not reflect any effect on the growth stage of wheat. Increased number of HA applications on grain and straw nutrient content were found to have significant (p &lt;.01) effects on P, K, Ca, Mg, Fe, and Zn. Increased potassium applications had an effect on the P, K, Mg, Fe, and Zn contents with a significant level (p &lt;.01). It was observed that HA applications were more effective than potassium applications on both general soil properties and yield and nutrient content.","author":[{"dropping-particle":"","family":"Dinçsoy","given":"Mehmet","non-dropping-particle":"","parse-names":false,"suffix":""},{"dropping-particle":"","family":"Sönmez","given":"Ferit","non-dropping-particle":"","parse-names":false,"suffix":""}],"container-title":"Journal of Plant Nutrition","id":"ITEM-1","issue":"20","issued":{"date-parts":[["2019"]]},"page":"2757-2772","title":"The effect of potassium and humic acid applications on yield and nutrient contents of wheat (Triticum aestivum L. var. Delfii) with same soil properties","type":"article","volume":"42"},"uris":["http://www.mendeley.com/documents/?uuid=431f42f6-0b40-4ab1-a466-07a900fdfde0"]}],"mendeley":{"formattedCitation":"(Dinçsoy &amp; Sönmez, 2019)","plainTextFormattedCitation":"(Dinçsoy &amp; Sönmez, 2019)","previouslyFormattedCitation":"(Dinçsoy &amp; Sönmez, 2019)"},"properties":{"noteIndex":0},"schema":"https://github.com/citation-style-language/schema/raw/master/csl-citation.json"}</w:instrText>
      </w:r>
      <w:r w:rsidR="00F03B7B" w:rsidRPr="009D2C55">
        <w:rPr>
          <w:rFonts w:asciiTheme="majorBidi" w:hAnsiTheme="majorBidi" w:cstheme="majorBidi"/>
          <w:sz w:val="24"/>
          <w:szCs w:val="24"/>
        </w:rPr>
        <w:fldChar w:fldCharType="separate"/>
      </w:r>
      <w:r w:rsidR="00F03B7B" w:rsidRPr="009D2C55">
        <w:rPr>
          <w:rFonts w:asciiTheme="majorBidi" w:hAnsiTheme="majorBidi" w:cstheme="majorBidi"/>
          <w:noProof/>
          <w:sz w:val="24"/>
          <w:szCs w:val="24"/>
        </w:rPr>
        <w:t>(Dinçsoy &amp; Sönmez, 2019)</w:t>
      </w:r>
      <w:r w:rsidR="00F03B7B" w:rsidRPr="009D2C55">
        <w:rPr>
          <w:rFonts w:asciiTheme="majorBidi" w:hAnsiTheme="majorBidi" w:cstheme="majorBidi"/>
          <w:sz w:val="24"/>
          <w:szCs w:val="24"/>
        </w:rPr>
        <w:fldChar w:fldCharType="end"/>
      </w:r>
      <w:r w:rsidR="00F03B7B" w:rsidRPr="009D2C55">
        <w:rPr>
          <w:rFonts w:asciiTheme="majorBidi" w:hAnsiTheme="majorBidi" w:cstheme="majorBidi"/>
          <w:sz w:val="24"/>
          <w:szCs w:val="24"/>
        </w:rPr>
        <w:t>.</w:t>
      </w:r>
    </w:p>
    <w:p w14:paraId="190AA94E" w14:textId="385685AD" w:rsidR="00383D96" w:rsidRPr="009D2C55" w:rsidRDefault="00FB6B87" w:rsidP="0080597E">
      <w:pPr>
        <w:jc w:val="both"/>
        <w:rPr>
          <w:rFonts w:asciiTheme="majorBidi" w:hAnsiTheme="majorBidi" w:cstheme="majorBidi"/>
          <w:sz w:val="24"/>
          <w:szCs w:val="24"/>
        </w:rPr>
      </w:pPr>
      <w:r w:rsidRPr="009D2C55">
        <w:rPr>
          <w:rFonts w:asciiTheme="majorBidi" w:hAnsiTheme="majorBidi" w:cstheme="majorBidi"/>
          <w:sz w:val="24"/>
          <w:szCs w:val="24"/>
        </w:rPr>
        <w:t>However, t</w:t>
      </w:r>
      <w:r w:rsidR="00DC1B00" w:rsidRPr="009D2C55">
        <w:rPr>
          <w:rFonts w:asciiTheme="majorBidi" w:hAnsiTheme="majorBidi" w:cstheme="majorBidi"/>
          <w:sz w:val="24"/>
          <w:szCs w:val="24"/>
        </w:rPr>
        <w:t xml:space="preserve">he plant derived humic acid (PDHA) and coal derived humic acid (CDHA) application with 50 mg/Kg in </w:t>
      </w:r>
      <w:r w:rsidR="00FD2C46" w:rsidRPr="009D2C55">
        <w:rPr>
          <w:rFonts w:asciiTheme="majorBidi" w:hAnsiTheme="majorBidi" w:cstheme="majorBidi"/>
          <w:sz w:val="24"/>
          <w:szCs w:val="24"/>
        </w:rPr>
        <w:t>two</w:t>
      </w:r>
      <w:r w:rsidR="00DC1B00" w:rsidRPr="009D2C55">
        <w:rPr>
          <w:rFonts w:asciiTheme="majorBidi" w:hAnsiTheme="majorBidi" w:cstheme="majorBidi"/>
          <w:sz w:val="24"/>
          <w:szCs w:val="24"/>
        </w:rPr>
        <w:t xml:space="preserve"> different types of alkaline soil increased grain yield by 21% and 11% </w:t>
      </w:r>
      <w:r w:rsidRPr="009D2C55">
        <w:rPr>
          <w:rFonts w:asciiTheme="majorBidi" w:hAnsiTheme="majorBidi" w:cstheme="majorBidi"/>
          <w:sz w:val="24"/>
          <w:szCs w:val="24"/>
        </w:rPr>
        <w:t>respectively, as</w:t>
      </w:r>
      <w:r w:rsidR="00DC1B00" w:rsidRPr="009D2C55">
        <w:rPr>
          <w:rFonts w:asciiTheme="majorBidi" w:hAnsiTheme="majorBidi" w:cstheme="majorBidi"/>
          <w:sz w:val="24"/>
          <w:szCs w:val="24"/>
        </w:rPr>
        <w:t xml:space="preserve"> well as the grain yield of wheat plant increased significantly by 10% and 22% respectively, with the application of 100 mg/kg of PDHA and CDHA respectively in both types of soil</w:t>
      </w:r>
      <w:r w:rsidR="00DC1B00" w:rsidRPr="009D2C55">
        <w:rPr>
          <w:rFonts w:asciiTheme="majorBidi" w:hAnsiTheme="majorBidi" w:cstheme="majorBidi"/>
          <w:sz w:val="24"/>
          <w:szCs w:val="24"/>
        </w:rPr>
        <w:fldChar w:fldCharType="begin" w:fldLock="1"/>
      </w:r>
      <w:r w:rsidR="00DC1B00" w:rsidRPr="009D2C55">
        <w:rPr>
          <w:rFonts w:asciiTheme="majorBidi" w:hAnsiTheme="majorBidi" w:cstheme="majorBidi"/>
          <w:sz w:val="24"/>
          <w:szCs w:val="24"/>
        </w:rPr>
        <w:instrText>ADDIN CSL_CITATION {"citationItems":[{"id":"ITEM-1","itemData":{"DOI":"10.1080/01904167.2017.1385807","ISSN":"15324087","abstract":"The effect of plant-derived humic acid (PDHA) and coal-derived humic acid (CDHA) on wheat growth was tested on two alkaline calcareous soils in pots. Humic acid derived from plant and coal materials was applied at the rate 0 (control), 50 and 100 kg/ha to wheat in pots carrying two soils viz. clayey loam soil and sandy loam soil separately. Data was collected on plant growth parameters such as spike weight, grain and straw weight, and plant nutrients (macronutrients and micronutrients). Results showed that spike weight increased by 19%, 15%, and 26%, and 11% with application of PDHA at the rate of 50 and 100 mg/kg in clayey loam and sandy loam soil, respectively. Grain yield show an increase of 21% and 11% over control with application of PDHA and CDHA at the rate of 50 mg/kg on both soils, respectively, and 10% and 22% with application of PDHA and CDHA at the rate of 100 mg/kg on both soils.","author":[{"dropping-particle":"","family":"Khan","given":"R. U.","non-dropping-particle":"","parse-names":false,"suffix":""},{"dropping-particle":"","family":"Khan","given":"M. Z.","non-dropping-particle":"","parse-names":false,"suffix":""},{"dropping-particle":"","family":"Khan","given":"A.","non-dropping-particle":"","parse-names":false,"suffix":""},{"dropping-particle":"","family":"Saba","given":"S.","non-dropping-particle":"","parse-names":false,"suffix":""},{"dropping-particle":"","family":"Hussain","given":"F.","non-dropping-particle":"","parse-names":false,"suffix":""},{"dropping-particle":"","family":"Jan","given":"I. U.","non-dropping-particle":"","parse-names":false,"suffix":""}],"container-title":"Journal of Plant Nutrition","id":"ITEM-1","issue":"4","issued":{"date-parts":[["2018"]]},"page":"453-460","title":"Effect of humic acid on growth and crop nutrient status of wheat on two different soils","type":"article","volume":"41"},"uris":["http://www.mendeley.com/documents/?uuid=1fc4fff9-3203-4418-949c-3f5addbc4b74"]}],"mendeley":{"formattedCitation":"(R. U. Khan et al., 2018)","plainTextFormattedCitation":"(R. U. Khan et al., 2018)","previouslyFormattedCitation":"(R. U. Khan et al., 2018)"},"properties":{"noteIndex":0},"schema":"https://github.com/citation-style-language/schema/raw/master/csl-citation.json"}</w:instrText>
      </w:r>
      <w:r w:rsidR="00DC1B00" w:rsidRPr="009D2C55">
        <w:rPr>
          <w:rFonts w:asciiTheme="majorBidi" w:hAnsiTheme="majorBidi" w:cstheme="majorBidi"/>
          <w:sz w:val="24"/>
          <w:szCs w:val="24"/>
        </w:rPr>
        <w:fldChar w:fldCharType="separate"/>
      </w:r>
      <w:r w:rsidR="00DC1B00" w:rsidRPr="009D2C55">
        <w:rPr>
          <w:rFonts w:asciiTheme="majorBidi" w:hAnsiTheme="majorBidi" w:cstheme="majorBidi"/>
          <w:noProof/>
          <w:sz w:val="24"/>
          <w:szCs w:val="24"/>
        </w:rPr>
        <w:t>(R. U. Khan et al., 2018)</w:t>
      </w:r>
      <w:r w:rsidR="00DC1B00" w:rsidRPr="009D2C55">
        <w:rPr>
          <w:rFonts w:asciiTheme="majorBidi" w:hAnsiTheme="majorBidi" w:cstheme="majorBidi"/>
          <w:sz w:val="24"/>
          <w:szCs w:val="24"/>
        </w:rPr>
        <w:fldChar w:fldCharType="end"/>
      </w:r>
      <w:r w:rsidR="00DC1B00" w:rsidRPr="009D2C55">
        <w:rPr>
          <w:rFonts w:asciiTheme="majorBidi" w:hAnsiTheme="majorBidi" w:cstheme="majorBidi"/>
          <w:sz w:val="24"/>
          <w:szCs w:val="24"/>
        </w:rPr>
        <w:t>.</w:t>
      </w:r>
      <w:r w:rsidR="0095609C" w:rsidRPr="009D2C55">
        <w:rPr>
          <w:rFonts w:asciiTheme="majorBidi" w:hAnsiTheme="majorBidi" w:cstheme="majorBidi"/>
          <w:sz w:val="24"/>
          <w:szCs w:val="24"/>
        </w:rPr>
        <w:t xml:space="preserve"> </w:t>
      </w:r>
      <w:r w:rsidR="002D0D5C" w:rsidRPr="009D2C55">
        <w:rPr>
          <w:rFonts w:asciiTheme="majorBidi" w:hAnsiTheme="majorBidi" w:cstheme="majorBidi"/>
          <w:sz w:val="24"/>
          <w:szCs w:val="24"/>
        </w:rPr>
        <w:t xml:space="preserve">As well as the foliar application of the bioactive substances, increased durum wheat yield significantly, while maintaining or increasing the quality of the grain </w:t>
      </w:r>
      <w:r w:rsidR="002D0D5C" w:rsidRPr="009D2C55">
        <w:rPr>
          <w:rFonts w:asciiTheme="majorBidi" w:hAnsiTheme="majorBidi" w:cstheme="majorBidi"/>
          <w:sz w:val="24"/>
          <w:szCs w:val="24"/>
        </w:rPr>
        <w:fldChar w:fldCharType="begin" w:fldLock="1"/>
      </w:r>
      <w:r w:rsidR="002D0D5C" w:rsidRPr="009D2C55">
        <w:rPr>
          <w:rFonts w:asciiTheme="majorBidi" w:hAnsiTheme="majorBidi" w:cstheme="majorBidi"/>
          <w:sz w:val="24"/>
          <w:szCs w:val="24"/>
        </w:rPr>
        <w:instrText>ADDIN CSL_CITATION {"citationItems":[{"id":"ITEM-1","itemData":{"author":[{"dropping-particle":"","family":"Pacuta","given":"Vladimír","non-dropping-particle":"","parse-names":false,"suffix":""},{"dropping-particle":"","family":"Rašovský","given":"Marek","non-dropping-particle":"","parse-names":false,"suffix":""},{"dropping-particle":"","family":"Michalska-Klimczak","given":"Beata","non-dropping-particle":"","parse-names":false,"suffix":""},{"dropping-particle":"","family":"Wyszynski","given":"Zdzislaw","non-dropping-particle":"","parse-names":false,"suffix":""}],"container-title":"Agronomy","id":"ITEM-1","issue":"1270","issued":{"date-parts":[["2021"]]},"title":"Grain Yield and Quality Traits of Durum Wheat","type":"article","volume":"11"},"uris":["http://www.mendeley.com/documents/?uuid=ee9668dc-74d5-43c6-ac64-e92e295e8c47"]}],"mendeley":{"formattedCitation":"(Pacuta et al., 2021)","plainTextFormattedCitation":"(Pacuta et al., 2021)","previouslyFormattedCitation":"(Pacuta et al., 2021)"},"properties":{"noteIndex":0},"schema":"https://github.com/citation-style-language/schema/raw/master/csl-citation.json"}</w:instrText>
      </w:r>
      <w:r w:rsidR="002D0D5C" w:rsidRPr="009D2C55">
        <w:rPr>
          <w:rFonts w:asciiTheme="majorBidi" w:hAnsiTheme="majorBidi" w:cstheme="majorBidi"/>
          <w:sz w:val="24"/>
          <w:szCs w:val="24"/>
        </w:rPr>
        <w:fldChar w:fldCharType="separate"/>
      </w:r>
      <w:r w:rsidR="002D0D5C" w:rsidRPr="009D2C55">
        <w:rPr>
          <w:rFonts w:asciiTheme="majorBidi" w:hAnsiTheme="majorBidi" w:cstheme="majorBidi"/>
          <w:noProof/>
          <w:sz w:val="24"/>
          <w:szCs w:val="24"/>
        </w:rPr>
        <w:t>(Pacuta et al., 2021)</w:t>
      </w:r>
      <w:r w:rsidR="002D0D5C" w:rsidRPr="009D2C55">
        <w:rPr>
          <w:rFonts w:asciiTheme="majorBidi" w:hAnsiTheme="majorBidi" w:cstheme="majorBidi"/>
          <w:sz w:val="24"/>
          <w:szCs w:val="24"/>
        </w:rPr>
        <w:fldChar w:fldCharType="end"/>
      </w:r>
      <w:r w:rsidR="002D0D5C" w:rsidRPr="009D2C55">
        <w:rPr>
          <w:rFonts w:asciiTheme="majorBidi" w:hAnsiTheme="majorBidi" w:cstheme="majorBidi"/>
          <w:sz w:val="24"/>
          <w:szCs w:val="24"/>
        </w:rPr>
        <w:t xml:space="preserve">. On the other hand, the addition of Humic acid resulted in increase of P efficiency, that had the potential to improve crop yield and plants P uptake calcareous soils </w:t>
      </w:r>
      <w:r w:rsidR="002D0D5C" w:rsidRPr="009D2C55">
        <w:rPr>
          <w:rFonts w:asciiTheme="majorBidi" w:hAnsiTheme="majorBidi" w:cstheme="majorBidi"/>
          <w:sz w:val="24"/>
          <w:szCs w:val="24"/>
        </w:rPr>
        <w:fldChar w:fldCharType="begin" w:fldLock="1"/>
      </w:r>
      <w:r w:rsidR="002D0D5C"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002D0D5C" w:rsidRPr="009D2C55">
        <w:rPr>
          <w:rFonts w:asciiTheme="majorBidi" w:hAnsiTheme="majorBidi" w:cstheme="majorBidi"/>
          <w:sz w:val="24"/>
          <w:szCs w:val="24"/>
        </w:rPr>
        <w:fldChar w:fldCharType="separate"/>
      </w:r>
      <w:r w:rsidR="002D0D5C" w:rsidRPr="009D2C55">
        <w:rPr>
          <w:rFonts w:asciiTheme="majorBidi" w:hAnsiTheme="majorBidi" w:cstheme="majorBidi"/>
          <w:noProof/>
          <w:sz w:val="24"/>
          <w:szCs w:val="24"/>
        </w:rPr>
        <w:t>(Shafi et al., 2020)</w:t>
      </w:r>
      <w:r w:rsidR="002D0D5C" w:rsidRPr="009D2C55">
        <w:rPr>
          <w:rFonts w:asciiTheme="majorBidi" w:hAnsiTheme="majorBidi" w:cstheme="majorBidi"/>
          <w:sz w:val="24"/>
          <w:szCs w:val="24"/>
        </w:rPr>
        <w:fldChar w:fldCharType="end"/>
      </w:r>
      <w:r w:rsidR="002D0D5C" w:rsidRPr="009D2C55">
        <w:rPr>
          <w:rFonts w:asciiTheme="majorBidi" w:hAnsiTheme="majorBidi" w:cstheme="majorBidi"/>
          <w:sz w:val="24"/>
          <w:szCs w:val="24"/>
        </w:rPr>
        <w:t>.</w:t>
      </w:r>
      <w:r w:rsidR="00F03B7B" w:rsidRPr="009D2C55">
        <w:rPr>
          <w:rFonts w:asciiTheme="majorBidi" w:hAnsiTheme="majorBidi" w:cstheme="majorBidi"/>
          <w:sz w:val="24"/>
          <w:szCs w:val="24"/>
        </w:rPr>
        <w:t xml:space="preserve"> </w:t>
      </w:r>
      <w:r w:rsidR="0080597E" w:rsidRPr="009D2C55">
        <w:rPr>
          <w:rFonts w:asciiTheme="majorBidi" w:hAnsiTheme="majorBidi" w:cstheme="majorBidi"/>
          <w:sz w:val="24"/>
          <w:szCs w:val="24"/>
        </w:rPr>
        <w:t xml:space="preserve">Moreover, the application of Humic acid also increased K concentration in the soil after crop harvest </w:t>
      </w:r>
      <w:r w:rsidR="0080597E" w:rsidRPr="009D2C55">
        <w:rPr>
          <w:rFonts w:asciiTheme="majorBidi" w:hAnsiTheme="majorBidi" w:cstheme="majorBidi"/>
          <w:sz w:val="24"/>
          <w:szCs w:val="24"/>
        </w:rPr>
        <w:fldChar w:fldCharType="begin" w:fldLock="1"/>
      </w:r>
      <w:r w:rsidR="0080597E" w:rsidRPr="009D2C55">
        <w:rPr>
          <w:rFonts w:asciiTheme="majorBidi" w:hAnsiTheme="majorBidi" w:cstheme="majorBidi"/>
          <w:sz w:val="24"/>
          <w:szCs w:val="24"/>
        </w:rPr>
        <w:instrText>ADDIN CSL_CITATION {"citationItems":[{"id":"ITEM-1","itemData":{"DOI":"10.1016/S1002-0160(10)60087-2","ISSN":"10020160","abstract":"Humic acid (HA), a fairly stable product of decomposed organic matter that consequently accumulates in ecological systems, enhances plant growth by chelating unavailable nutrients and buffering pH. We examined the effect of HA derived from lignite on growth and macronutrient uptake of wheat (Triticum aestivum L.) grown in earthen pots under greenhouse conditions. The soils used in the pot experiment were a calcareous Haplustalf and a non-calcareous Haplustalf collected from Raisalpur and Guliana, respectively, in Punjab Province, Pakistan. The experiment consisted of four treatments with HA levels of 0 (control without HA), 30, 60, and 90 mg kg-1 soil designated as HA0, HA1, HA2, and HA3, respectively. In the treatment without HA (HA0), nitrogen (N), phosphorus (P), and potassium (K) were applied at 200, 100, and 125 mg kg-1 soil, respectively. Significant differences among HA levels were recorded for wheat growth (plant height and shoot weight) and N uptake. On an average of both soils, the largest increases in plant height and shoot fresh and dry weights were found with HA2 (60 mg kg-1 soil), being 10%, 25%, and 18%, respectively, as compared to the control without HA (HA0). Both soils responded positively towards HA application. The wheat growth and N uptake in the non-calcareous soil were higher than those of the calcareous soil. The HA application significantly improved K concentration of the non-calcareous soil and P and NO3-N of the calcareous soil. The highest rate of HA (90 mg kg-1 soil) had a negative effect on growth and nutrient uptake of wheat as well as nutrient accumulation in soil, whereas the medium dose of HA (60 mg kg-1 soil) was more efficient in promoting wheat growth. © 2011 Soil Science Society of China.","author":[{"dropping-particle":"","family":"Tahir","given":"M. M.","non-dropping-particle":"","parse-names":false,"suffix":""},{"dropping-particle":"","family":"Khurshid","given":"M.","non-dropping-particle":"","parse-names":false,"suffix":""},{"dropping-particle":"","family":"Khan","given":"M. Z.","non-dropping-particle":"","parse-names":false,"suffix":""},{"dropping-particle":"","family":"Abbasi","given":"M. K.","non-dropping-particle":"","parse-names":false,"suffix":""},{"dropping-particle":"","family":"Kazmi","given":"M. H.","non-dropping-particle":"","parse-names":false,"suffix":""}],"container-title":"Pedosphere","id":"ITEM-1","issue":"1","issued":{"date-parts":[["2011"]]},"page":"124-131","title":"Lignite-derived humic acid effect on growth of wheat plants in different soils","type":"article","volume":"21"},"uris":["http://www.mendeley.com/documents/?uuid=626e65a7-7036-4eef-ace1-8c67dc707f96"]}],"mendeley":{"formattedCitation":"(Tahir et al., 2011)","plainTextFormattedCitation":"(Tahir et al., 2011)","previouslyFormattedCitation":"(Tahir et al., 2011)"},"properties":{"noteIndex":0},"schema":"https://github.com/citation-style-language/schema/raw/master/csl-citation.json"}</w:instrText>
      </w:r>
      <w:r w:rsidR="0080597E" w:rsidRPr="009D2C55">
        <w:rPr>
          <w:rFonts w:asciiTheme="majorBidi" w:hAnsiTheme="majorBidi" w:cstheme="majorBidi"/>
          <w:sz w:val="24"/>
          <w:szCs w:val="24"/>
        </w:rPr>
        <w:fldChar w:fldCharType="separate"/>
      </w:r>
      <w:r w:rsidR="0080597E" w:rsidRPr="009D2C55">
        <w:rPr>
          <w:rFonts w:asciiTheme="majorBidi" w:hAnsiTheme="majorBidi" w:cstheme="majorBidi"/>
          <w:noProof/>
          <w:sz w:val="24"/>
          <w:szCs w:val="24"/>
        </w:rPr>
        <w:t>(Tahir et al., 2011)</w:t>
      </w:r>
      <w:r w:rsidR="0080597E" w:rsidRPr="009D2C55">
        <w:rPr>
          <w:rFonts w:asciiTheme="majorBidi" w:hAnsiTheme="majorBidi" w:cstheme="majorBidi"/>
          <w:sz w:val="24"/>
          <w:szCs w:val="24"/>
        </w:rPr>
        <w:fldChar w:fldCharType="end"/>
      </w:r>
      <w:r w:rsidR="0080597E" w:rsidRPr="009D2C55">
        <w:rPr>
          <w:rFonts w:asciiTheme="majorBidi" w:hAnsiTheme="majorBidi" w:cstheme="majorBidi"/>
          <w:sz w:val="24"/>
          <w:szCs w:val="24"/>
        </w:rPr>
        <w:t xml:space="preserve">. </w:t>
      </w:r>
      <w:r w:rsidR="00F03B7B" w:rsidRPr="009D2C55">
        <w:rPr>
          <w:rFonts w:asciiTheme="majorBidi" w:hAnsiTheme="majorBidi" w:cstheme="majorBidi"/>
          <w:sz w:val="24"/>
          <w:szCs w:val="24"/>
        </w:rPr>
        <w:t xml:space="preserve">The seaweed and Humic based preparations were foliar sprayed at the vegetative stage of durum wheat three times, also caused increase in grain yield than the control </w:t>
      </w:r>
      <w:r w:rsidR="00F03B7B" w:rsidRPr="009D2C55">
        <w:rPr>
          <w:rFonts w:asciiTheme="majorBidi" w:hAnsiTheme="majorBidi" w:cstheme="majorBidi"/>
          <w:sz w:val="24"/>
          <w:szCs w:val="24"/>
        </w:rPr>
        <w:fldChar w:fldCharType="begin" w:fldLock="1"/>
      </w:r>
      <w:r w:rsidR="00F03B7B" w:rsidRPr="009D2C55">
        <w:rPr>
          <w:rFonts w:asciiTheme="majorBidi" w:hAnsiTheme="majorBidi" w:cstheme="majorBidi"/>
          <w:sz w:val="24"/>
          <w:szCs w:val="24"/>
        </w:rPr>
        <w:instrText>ADDIN CSL_CITATION {"citationItems":[{"id":"ITEM-1","itemData":{"author":[{"dropping-particle":"","family":"Pacuta","given":"Vladimír","non-dropping-particle":"","parse-names":false,"suffix":""},{"dropping-particle":"","family":"Rašovský","given":"Marek","non-dropping-particle":"","parse-names":false,"suffix":""},{"dropping-particle":"","family":"Michalska-Klimczak","given":"Beata","non-dropping-particle":"","parse-names":false,"suffix":""},{"dropping-particle":"","family":"Wyszynski","given":"Zdzislaw","non-dropping-particle":"","parse-names":false,"suffix":""}],"container-title":"Agronomy","id":"ITEM-1","issue":"1270","issued":{"date-parts":[["2021"]]},"title":"Grain Yield and Quality Traits of Durum Wheat","type":"article","volume":"11"},"uris":["http://www.mendeley.com/documents/?uuid=ee9668dc-74d5-43c6-ac64-e92e295e8c47"]}],"mendeley":{"formattedCitation":"(Pacuta et al., 2021)","plainTextFormattedCitation":"(Pacuta et al., 2021)","previouslyFormattedCitation":"(Pacuta et al., 2021)"},"properties":{"noteIndex":0},"schema":"https://github.com/citation-style-language/schema/raw/master/csl-citation.json"}</w:instrText>
      </w:r>
      <w:r w:rsidR="00F03B7B" w:rsidRPr="009D2C55">
        <w:rPr>
          <w:rFonts w:asciiTheme="majorBidi" w:hAnsiTheme="majorBidi" w:cstheme="majorBidi"/>
          <w:sz w:val="24"/>
          <w:szCs w:val="24"/>
        </w:rPr>
        <w:fldChar w:fldCharType="separate"/>
      </w:r>
      <w:r w:rsidR="00F03B7B" w:rsidRPr="009D2C55">
        <w:rPr>
          <w:rFonts w:asciiTheme="majorBidi" w:hAnsiTheme="majorBidi" w:cstheme="majorBidi"/>
          <w:noProof/>
          <w:sz w:val="24"/>
          <w:szCs w:val="24"/>
        </w:rPr>
        <w:t>(Pacuta et al., 2021)</w:t>
      </w:r>
      <w:r w:rsidR="00F03B7B" w:rsidRPr="009D2C55">
        <w:rPr>
          <w:rFonts w:asciiTheme="majorBidi" w:hAnsiTheme="majorBidi" w:cstheme="majorBidi"/>
          <w:sz w:val="24"/>
          <w:szCs w:val="24"/>
        </w:rPr>
        <w:fldChar w:fldCharType="end"/>
      </w:r>
      <w:r w:rsidR="00F03B7B" w:rsidRPr="009D2C55">
        <w:rPr>
          <w:rFonts w:asciiTheme="majorBidi" w:hAnsiTheme="majorBidi" w:cstheme="majorBidi"/>
          <w:sz w:val="24"/>
          <w:szCs w:val="24"/>
        </w:rPr>
        <w:t xml:space="preserve">. </w:t>
      </w:r>
    </w:p>
    <w:p w14:paraId="123EDB6A" w14:textId="77777777" w:rsidR="003630CF" w:rsidRPr="009D2C55" w:rsidRDefault="003630CF" w:rsidP="003630CF">
      <w:pPr>
        <w:jc w:val="both"/>
        <w:rPr>
          <w:rFonts w:asciiTheme="majorBidi" w:hAnsiTheme="majorBidi" w:cstheme="majorBidi"/>
          <w:sz w:val="24"/>
          <w:szCs w:val="24"/>
        </w:rPr>
      </w:pPr>
      <w:r w:rsidRPr="009D2C55">
        <w:rPr>
          <w:rFonts w:asciiTheme="majorBidi" w:hAnsiTheme="majorBidi" w:cstheme="majorBidi"/>
          <w:sz w:val="24"/>
          <w:szCs w:val="24"/>
        </w:rPr>
        <w:t xml:space="preserve">Yield components of wheat for instance, 1000 grain weight (8-16%), biological yield ( 18-36%) dry matter yield (15-25%) and grain yield (19-48%) increased significantly and respectively by Humic acid application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ISSN":"05563321","abstract":"Humic acid (HA) has been reported a promising natural resource showing persistent effects on plant growth promotion, nutrient uptake and soil nutrient status. A greenhouse experiment was conducted to determine the effects of soil and foliar applied HA on the changes in selected soil properties and growth/nutrient accumulation of wheat (Triticum aestivum L.). The experiment comprised of 05 levels of soil applied HA viz., 0, 50, 100, 150 and 200 mg kg-1; 02 levels of soil + foliar applied HA i.e., 0 and 100 mg kg-1 tested on two different soils i.e. loam and silt loam. Results indicated that application of HA increased plant growth in terms of shoot length (18%), root length (29%), shoot dry weight (76%), root dry weight (100%) and chlorophyll content (96%). Response of yield and yield components displayed a significant increase in 1000-grain weight (8–16%), biological yield (18–36%), dry matter yield (15–25%) and grain yield (19–58%). The relative increase in NPK uptake in plants grown under HA was 57, 96 and 62%, respectively over the control. HA improved soil nutrient status by increasing organic matter (9%), total N (30%), available P (166%) and available K (52%), indicating a substantial increase in soil nutrient status. The improvement in soil fertility and wheat productivity in response to humic acid observed in this study is critical in the degraded and eroded soils generally exist in the State of Azad Jammu and Kashmir and other parts of the world. The quality and productivity of these degraded and eroded soils may be upgraded by including HA in our agricultural cropping pattern/system.","author":[{"dropping-particle":"","family":"Arjumend","given":"Tuba","non-dropping-particle":"","parse-names":false,"suffix":""},{"dropping-particle":"","family":"Abbasi","given":"M. Kaleem","non-dropping-particle":"","parse-names":false,"suffix":""},{"dropping-particle":"","family":"Rafique","given":"Ejaz","non-dropping-particle":"","parse-names":false,"suffix":""}],"container-title":"Pakistan Journal of Botany","id":"ITEM-1","issue":"6","issued":{"date-parts":[["2015"]]},"page":"2231-2238","title":"Effects of lignite-derived Humic acid on some selected soil properties, growth and nutrient uptake of wheat (Triticum Aestivum l.) grown under greenhouse conditions","type":"article","volume":"47"},"uris":["http://www.mendeley.com/documents/?uuid=3088acd6-c6a6-4d00-82c3-572bc9405436"]}],"mendeley":{"formattedCitation":"(Arjumend et al., 2015)","plainTextFormattedCitation":"(Arjumend et al., 2015)","previouslyFormattedCitation":"(Arjumend et al., 2015)"},"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rjumend et al., 2015)</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Moreover, by using (4 kg/fed, 1feddan=0.4 ha) Humic acid increased significantly wheat yield and yield components such as spike length (14.66-15.56%), number of spike m</w:t>
      </w:r>
      <w:r w:rsidRPr="009D2C55">
        <w:rPr>
          <w:rFonts w:asciiTheme="majorBidi" w:hAnsiTheme="majorBidi" w:cstheme="majorBidi"/>
          <w:sz w:val="24"/>
          <w:szCs w:val="24"/>
          <w:vertAlign w:val="superscript"/>
        </w:rPr>
        <w:t>-2</w:t>
      </w:r>
      <w:r w:rsidRPr="009D2C55">
        <w:rPr>
          <w:rFonts w:asciiTheme="majorBidi" w:hAnsiTheme="majorBidi" w:cstheme="majorBidi"/>
          <w:sz w:val="24"/>
          <w:szCs w:val="24"/>
        </w:rPr>
        <w:t xml:space="preserve"> (28.73%), number of spikelet/spike (23.52%- 29.03%)  and 1000 grain weigh (23.90%)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bstract":"This investigation aim to reduce the gap between production and human consumption in wheat by increase wheat productivity per feddan. In this respect, two field experiments were carried out at the Agriculture research station (Saba Basha) Alexandria, University, Egypt during 2012/2013 and 2013/2014 cropping winter seasons to study the impact of three humic acid rates (0, 2 and 4 kg/fed.), micronutrients (Zn, Mn and Zn +Mn), and biofertilization treatments (uninoculation, phosphorein and cerealine) as the third factor and their interactions on yield, its components and quality of wheat “cv. Misr1”. The obtained results indicated that increasing humic acid application up to 4 kg/fed., significantly, increased most of the studied characters in both seasons. Also, foliar (Zn + Mn) mixture application gave the highest values of studied characters, however cerealine, generally, surpassed other biofertilizers treatment inoculation for all the studied characters, in both seasons of study. Interact Humic acid x micronutrients had significant effects on all studied traits in both seasons except spike length (cm) and grain phosphorus content in the first season and number of spikelets/spike in the two cropping seasons. Moreover, humic acid x biofertilization interactions had significant effects on number of spikes/m2, grain and biological yields /fed., grain P and K contents in the two seasons, 1000- kernel weight (g), grain protein and N- content in the first season, straw yield and harvest index in the second season. On the other hand, interactions between micronutrients and biofertilizer had significant on grain yield tons/fed., number of spikes/m2 and grain K content in the two seasons, 1000- kernel weight in the first season and biological yield/fed., besides harvest index in the second season. With the second order interaction had significant effects on number of spikes/m2, grain yield/fed., and grain K content in both seasons, number of spikelets/spike in the first season and biological yield tons/fed, harvest index besides grain protein, protein and phosphorus contents in the second season. .","author":[{"dropping-particle":"","family":"Gomaa","given":"M A","non-dropping-particle":"","parse-names":false,"suffix":""},{"dropping-particle":"","family":"Rehab","given":"I F","non-dropping-particle":"","parse-names":false,"suffix":""},{"dropping-particle":"","family":"Adam","given":"I A","non-dropping-particle":"","parse-names":false,"suffix":""}],"container-title":"Middle East Journal of Agriculture Research","id":"ITEM-1","issue":"02","issued":{"date-parts":[["2015"]]},"page":"130-140","title":"Impact of Humic Acid Application , Foliar Micronutrients and Biofertilization on Growth , Productivity and Quality of Wheat ( Triticum aestivum , L .)","type":"article","volume":"4"},"uris":["http://www.mendeley.com/documents/?uuid=57ace246-3bbe-4628-afe5-9e5dbf499339"]}],"mendeley":{"formattedCitation":"(Gomaa et al., 2015)","plainTextFormattedCitation":"(Gomaa et al., 2015)","previouslyFormattedCitation":"(Gomaa et al., 2015)"},"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Gomaa et al., 2015)</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Furthermore, the results demonstrated that the spraying wheat with the 15 g/L increased the number of spikes per square meter, the number of grains per spike, the total grain yield and biological yield </w:t>
      </w:r>
      <w:r w:rsidRPr="009D2C55">
        <w:rPr>
          <w:rFonts w:asciiTheme="majorBidi" w:hAnsiTheme="majorBidi" w:cstheme="majorBidi"/>
          <w:sz w:val="24"/>
          <w:szCs w:val="24"/>
        </w:rPr>
        <w:lastRenderedPageBreak/>
        <w:fldChar w:fldCharType="begin" w:fldLock="1"/>
      </w:r>
      <w:r w:rsidRPr="009D2C55">
        <w:rPr>
          <w:rFonts w:asciiTheme="majorBidi" w:hAnsiTheme="majorBidi" w:cstheme="majorBidi"/>
          <w:sz w:val="24"/>
          <w:szCs w:val="24"/>
        </w:rPr>
        <w:instrText>ADDIN CSL_CITATION {"citationItems":[{"id":"ITEM-1","itemData":{"author":[{"dropping-particle":"","family":"Alfatlawi","given":"Zeyad Hazim Chassab","non-dropping-particle":"","parse-names":false,"suffix":""},{"dropping-particle":"","family":"and Alrubaiee","given":"Sabreen Hazim Abdul Wahid","non-dropping-particle":"","parse-names":false,"suffix":""}],"container-title":"Plant Archives","id":"ITEM-1","issue":"2","issued":{"date-parts":[["2020"]]},"page":"1517-1521","title":"Effects of spraying differnet concentrations of Humic acid on the growth and yield of wheat crop ( IP99 cultivar) in different stages","type":"article-journal","volume":"20"},"uris":["http://www.mendeley.com/documents/?uuid=0052af2f-8285-4afe-83c6-42e9a0015008"]}],"mendeley":{"formattedCitation":"(Alfatlawi &amp; and Alrubaiee, 2020)","manualFormatting":"(Alfatlawi &amp; Alrubaiee, 2020)","plainTextFormattedCitation":"(Alfatlawi &amp; and Alrubaiee, 2020)","previouslyFormattedCitation":"(Alfatlawi &amp; and Alrubaiee,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lfatlawi &amp; Alrubaiee,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While the spraying in the flowering stage also increased significantly the number of spikes per square meter, the number of grain per spike, total grain yield, and biological yield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Alfatlawi","given":"Zeyad Hazim Chassab","non-dropping-particle":"","parse-names":false,"suffix":""},{"dropping-particle":"","family":"and Alrubaiee","given":"Sabreen Hazim Abdul Wahid","non-dropping-particle":"","parse-names":false,"suffix":""}],"container-title":"Plant Archives","id":"ITEM-1","issue":"2","issued":{"date-parts":[["2020"]]},"page":"1517-1521","title":"Effects of spraying differnet concentrations of Humic acid on the growth and yield of wheat crop ( IP99 cultivar) in different stages","type":"article-journal","volume":"20"},"uris":["http://www.mendeley.com/documents/?uuid=0052af2f-8285-4afe-83c6-42e9a0015008"]}],"mendeley":{"formattedCitation":"(Alfatlawi &amp; and Alrubaiee, 2020)","plainTextFormattedCitation":"(Alfatlawi &amp; and Alrubaiee, 2020)","previouslyFormattedCitation":"(Alfatlawi &amp; and Alrubaiee,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Alfatlawi &amp; and Alrubaiee,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w:t>
      </w:r>
    </w:p>
    <w:p w14:paraId="6A5321A6" w14:textId="5103DD01" w:rsidR="003630CF" w:rsidRPr="009D2C55" w:rsidRDefault="003630CF" w:rsidP="003630CF">
      <w:pPr>
        <w:jc w:val="both"/>
        <w:rPr>
          <w:rFonts w:asciiTheme="majorBidi" w:hAnsiTheme="majorBidi" w:cstheme="majorBidi"/>
          <w:sz w:val="24"/>
          <w:szCs w:val="24"/>
        </w:rPr>
      </w:pPr>
      <w:r w:rsidRPr="009D2C55">
        <w:rPr>
          <w:rFonts w:asciiTheme="majorBidi" w:hAnsiTheme="majorBidi" w:cstheme="majorBidi"/>
          <w:sz w:val="24"/>
          <w:szCs w:val="24"/>
        </w:rPr>
        <w:t>Humic acid (15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with nitrogen (150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increased, productive tillers m</w:t>
      </w:r>
      <w:r w:rsidRPr="009D2C55">
        <w:rPr>
          <w:rFonts w:asciiTheme="majorBidi" w:hAnsiTheme="majorBidi" w:cstheme="majorBidi"/>
          <w:sz w:val="24"/>
          <w:szCs w:val="24"/>
          <w:vertAlign w:val="superscript"/>
        </w:rPr>
        <w:t>-2</w:t>
      </w:r>
      <w:r w:rsidRPr="009D2C55">
        <w:rPr>
          <w:rFonts w:asciiTheme="majorBidi" w:hAnsiTheme="majorBidi" w:cstheme="majorBidi"/>
          <w:sz w:val="24"/>
          <w:szCs w:val="24"/>
        </w:rPr>
        <w:t>, 1000 grain weight, grain spike</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grain yield, biological yield and harvest index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Iqbal","given":"Babar","non-dropping-particle":"","parse-names":false,"suffix":""},{"dropping-particle":"","family":"Anwar","given":"Shazma","non-dropping-particle":"","parse-names":false,"suffix":""},{"dropping-particle":"","family":"Iqbal","given":"Farjad","non-dropping-particle":"","parse-names":false,"suffix":""},{"dropping-particle":"","family":"Khatak","given":"Wajid Ali","non-dropping-particle":"","parse-names":false,"suffix":""},{"dropping-particle":"","family":"Islam","given":"Mohammad","non-dropping-particle":"","parse-names":false,"suffix":""},{"dropping-particle":"","family":"and Khan","given":"Shehryar","non-dropping-particle":"","parse-names":false,"suffix":""}],"container-title":"ECRONICON AGRICULTURE","id":"ITEM-1","issue":"1","issued":{"date-parts":[["2016"]]},"page":"558-565","title":"Response of Wheat Crop to Humic Acid and Nitrogen Levels","type":"article-journal","volume":"3"},"uris":["http://www.mendeley.com/documents/?uuid=55f3a160-ad50-4be4-b682-67394480d51e"]}],"mendeley":{"formattedCitation":"(Iqbal et al., 2016)","plainTextFormattedCitation":"(Iqbal et al., 2016)","previouslyFormattedCitation":"(Iqbal et al., 2016)"},"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Iqbal et al., 2016)</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The usage of Humic acid with 5 Kg ha</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was also increased significantly grain per spike of wheat plant than the control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Shafi et al.,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As well as Humic acid application increased 1000 grain weight significantly than the control in wheat plant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Shafi et al.,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Moreover, the application of additional single superphosphate and Humic acid improved wheat number of grain spike</w:t>
      </w:r>
      <w:r w:rsidRPr="009D2C55">
        <w:rPr>
          <w:rFonts w:asciiTheme="majorBidi" w:hAnsiTheme="majorBidi" w:cstheme="majorBidi"/>
          <w:sz w:val="24"/>
          <w:szCs w:val="24"/>
          <w:vertAlign w:val="superscript"/>
        </w:rPr>
        <w:t>-1</w:t>
      </w:r>
      <w:r w:rsidRPr="009D2C55">
        <w:rPr>
          <w:rFonts w:asciiTheme="majorBidi" w:hAnsiTheme="majorBidi" w:cstheme="majorBidi"/>
          <w:sz w:val="24"/>
          <w:szCs w:val="24"/>
        </w:rPr>
        <w:t xml:space="preserve">, 1000 grain wight, grain, straw and biological yield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DOI":"10.3390/agronomy10091224","ISSN":"20734395","abstract":"In calcareous soil, the significant portion of applied phosphorus (P) fertilizers is adsorbed on the calcite surface and becomes unavailable to plants. Addition of organic amendments with chemical fertilizers can be helpful in releasing the absorbed nutrients from these surfaces. To check out this problem, a field experiment was conducted for two years to determine the effect of P fertilizers and humic acid (HA) in enhancing P availability in soil and their ultimate effect on growth, yield and P uptake of wheat in calcareous soils. The experiment was comprised of five levels of P (0, 45, 67.5, 90 and 112.5 kg P2O5 ha−1) as a single superphosphate (SSP) and 2 levels of locally produced humic acid (with and without HA) arranged in a two factorial randomized complete block design (RCBD) with three replications. Wheat plant height, spike length, number of grains per spike, 1000-grain weight, grain, straw and biological yield were significantly improved by the addition of HA with SSP. Very often, the performance of 67.5 kg P2O5 ha−1 with HA were either similar or better than 90 or even 112.5 kg P2O5 ha−1 applied without HA. Post-harvest soil organic matter, AB-DTPA extractable and water-soluble P, plant P concentration and its uptake were also significantly improved by the addition of HA with SSP compared to sole SSP application. It was evident that P efficiency could be increased with HA addition and it has the potential to improve crop yield and plants P uptake in calcareous soils.","author":[{"dropping-particle":"","family":"Shafi","given":"Muhammad Izhar","non-dropping-particle":"","parse-names":false,"suffix":""},{"dropping-particle":"","family":"Adnan","given":"Muhammad","non-dropping-particle":"","parse-names":false,"suffix":""},{"dropping-particle":"","family":"Fahad","given":"Shah","non-dropping-particle":"","parse-names":false,"suffix":""},{"dropping-particle":"","family":"Wahid","given":"Fazli","non-dropping-particle":"","parse-names":false,"suffix":""},{"dropping-particle":"","family":"Khan","given":"Ahsan","non-dropping-particle":"","parse-names":false,"suffix":""},{"dropping-particle":"","family":"Yue","given":"Zhen","non-dropping-particle":"","parse-names":false,"suffix":""},{"dropping-particle":"","family":"Danish","given":"Subhan","non-dropping-particle":"","parse-names":false,"suffix":""},{"dropping-particle":"","family":"Zafar-Ul-Hye","given":"Muhammad","non-dropping-particle":"","parse-names":false,"suffix":""},{"dropping-particle":"","family":"Brtnicky","given":"Martin","non-dropping-particle":"","parse-names":false,"suffix":""},{"dropping-particle":"","family":"Datta","given":"Rahul","non-dropping-particle":"","parse-names":false,"suffix":""}],"container-title":"Agronomy","id":"ITEM-1","issue":"9","issued":{"date-parts":[["2020"]]},"title":"Application of single superphosphate with humic acid improves the growth, yield and phosphorus uptake of wheat (Triticum aestivum L.) in calcareous soil","type":"article","volume":"10"},"uris":["http://www.mendeley.com/documents/?uuid=ad51d6c9-6702-40c6-9597-a3705e39c414"]}],"mendeley":{"formattedCitation":"(Shafi et al., 2020)","plainTextFormattedCitation":"(Shafi et al., 2020)","previouslyFormattedCitation":"(Shafi et al., 2020)"},"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Shafi et al., 2020)</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Moreover, the three years collected data from the wheat plants also demonstrated significantly increase in grain per spike and 1000 grain weight under ( NPK+ HA liquid) treatment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Ehsan","given":"Shabana","non-dropping-particle":"","parse-names":false,"suffix":""},{"dropping-particle":"","family":"Javed","given":"Shahid","non-dropping-particle":"","parse-names":false,"suffix":""},{"dropping-particle":"","family":"Saleem","given":"Ifra","non-dropping-particle":"","parse-names":false,"suffix":""},{"dropping-particle":"","family":"Niaz","given":"Abid","non-dropping-particle":"","parse-names":false,"suffix":""}],"container-title":"Journal of Agriculutre Research","id":"ITEM-1","issue":"2","issued":{"date-parts":[["2016"]]},"page":"173-184","title":"Effect of Humic Acid on Micronutrient Availability and Grain Yield of Wheat ( Triticum Aestivum L .)","type":"article-journal","volume":"54"},"uris":["http://www.mendeley.com/documents/?uuid=79d06e5a-780b-4980-879c-c165d2819948"]}],"mendeley":{"formattedCitation":"(Ehsan et al., 2016)","plainTextFormattedCitation":"(Ehsan et al., 2016)","previouslyFormattedCitation":"(Ehsan et al., 2016)"},"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Ehsan et al., 2016)</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As well as,  urea with Humic Acid significantly increased spike number per pot and 1000-grain weight </w:t>
      </w:r>
      <w:r w:rsidRPr="009D2C55">
        <w:rPr>
          <w:rFonts w:asciiTheme="majorBidi" w:hAnsiTheme="majorBidi" w:cstheme="majorBidi"/>
          <w:sz w:val="24"/>
          <w:szCs w:val="24"/>
        </w:rPr>
        <w:fldChar w:fldCharType="begin" w:fldLock="1"/>
      </w:r>
      <w:r w:rsidRPr="009D2C55">
        <w:rPr>
          <w:rFonts w:asciiTheme="majorBidi" w:hAnsiTheme="majorBidi" w:cstheme="majorBidi"/>
          <w:sz w:val="24"/>
          <w:szCs w:val="24"/>
        </w:rPr>
        <w:instrText>ADDIN CSL_CITATION {"citationItems":[{"id":"ITEM-1","itemData":{"author":[{"dropping-particle":"","family":"Gao","given":"Shengchao","non-dropping-particle":"","parse-names":false,"suffix":""},{"dropping-particle":"","family":"Zhang","given":"Shuiqin","non-dropping-particle":"","parse-names":false,"suffix":""},{"dropping-particle":"","family":"Yuan","given":"Liang","non-dropping-particle":"","parse-names":false,"suffix":""},{"dropping-particle":"","family":"Li","given":"Yanting","non-dropping-particle":"","parse-names":false,"suffix":""},{"dropping-particle":"","family":"Wen","given":"Yanchen","non-dropping-particle":"","parse-names":false,"suffix":""},{"dropping-particle":"","family":"Xu","given":"Jiukai","non-dropping-particle":"","parse-names":false,"suffix":""},{"dropping-particle":"","family":"Hu","given":"Shuwen and","non-dropping-particle":"","parse-names":false,"suffix":""},{"dropping-particle":"","family":"Zhao","given":"Bingqiang","non-dropping-particle":"","parse-names":false,"suffix":""}],"container-title":"Agronomy","id":"ITEM-1","issue":"1526","issued":{"date-parts":[["2022"]]},"title":"Humic Acids Incorporated into Urea at Different Proportions Increased Winter Wheat Yield and Optimized Fertilizer-Nitrogen Fate","type":"article-journal","volume":"12"},"uris":["http://www.mendeley.com/documents/?uuid=9d91fafb-738f-4a4f-9ded-736ab98b0944"]}],"mendeley":{"formattedCitation":"(Gao et al., 2022)","plainTextFormattedCitation":"(Gao et al., 2022)","previouslyFormattedCitation":"(Gao et al., 2022)"},"properties":{"noteIndex":0},"schema":"https://github.com/citation-style-language/schema/raw/master/csl-citation.json"}</w:instrText>
      </w:r>
      <w:r w:rsidRPr="009D2C55">
        <w:rPr>
          <w:rFonts w:asciiTheme="majorBidi" w:hAnsiTheme="majorBidi" w:cstheme="majorBidi"/>
          <w:sz w:val="24"/>
          <w:szCs w:val="24"/>
        </w:rPr>
        <w:fldChar w:fldCharType="separate"/>
      </w:r>
      <w:r w:rsidRPr="009D2C55">
        <w:rPr>
          <w:rFonts w:asciiTheme="majorBidi" w:hAnsiTheme="majorBidi" w:cstheme="majorBidi"/>
          <w:noProof/>
          <w:sz w:val="24"/>
          <w:szCs w:val="24"/>
        </w:rPr>
        <w:t>(Gao et al., 2022)</w:t>
      </w:r>
      <w:r w:rsidRPr="009D2C55">
        <w:rPr>
          <w:rFonts w:asciiTheme="majorBidi" w:hAnsiTheme="majorBidi" w:cstheme="majorBidi"/>
          <w:sz w:val="24"/>
          <w:szCs w:val="24"/>
        </w:rPr>
        <w:fldChar w:fldCharType="end"/>
      </w:r>
      <w:r w:rsidRPr="009D2C55">
        <w:rPr>
          <w:rFonts w:asciiTheme="majorBidi" w:hAnsiTheme="majorBidi" w:cstheme="majorBidi"/>
          <w:sz w:val="24"/>
          <w:szCs w:val="24"/>
        </w:rPr>
        <w:t xml:space="preserve">. </w:t>
      </w:r>
    </w:p>
    <w:p w14:paraId="5E65E71F" w14:textId="352FB3F9" w:rsidR="00163821" w:rsidRPr="009D2C55" w:rsidRDefault="00163821"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 xml:space="preserve">Future </w:t>
      </w:r>
      <w:r w:rsidR="00992325">
        <w:rPr>
          <w:rFonts w:asciiTheme="majorBidi" w:hAnsiTheme="majorBidi" w:cstheme="majorBidi"/>
          <w:b/>
          <w:bCs/>
          <w:sz w:val="24"/>
          <w:szCs w:val="24"/>
        </w:rPr>
        <w:t>D</w:t>
      </w:r>
      <w:r w:rsidRPr="009D2C55">
        <w:rPr>
          <w:rFonts w:asciiTheme="majorBidi" w:hAnsiTheme="majorBidi" w:cstheme="majorBidi"/>
          <w:b/>
          <w:bCs/>
          <w:sz w:val="24"/>
          <w:szCs w:val="24"/>
        </w:rPr>
        <w:t xml:space="preserve">irection and </w:t>
      </w:r>
      <w:r w:rsidR="00992325">
        <w:rPr>
          <w:rFonts w:asciiTheme="majorBidi" w:hAnsiTheme="majorBidi" w:cstheme="majorBidi"/>
          <w:b/>
          <w:bCs/>
          <w:sz w:val="24"/>
          <w:szCs w:val="24"/>
        </w:rPr>
        <w:t>C</w:t>
      </w:r>
      <w:r w:rsidRPr="009D2C55">
        <w:rPr>
          <w:rFonts w:asciiTheme="majorBidi" w:hAnsiTheme="majorBidi" w:cstheme="majorBidi"/>
          <w:b/>
          <w:bCs/>
          <w:sz w:val="24"/>
          <w:szCs w:val="24"/>
        </w:rPr>
        <w:t xml:space="preserve">hallenges in </w:t>
      </w:r>
      <w:r w:rsidR="00992325">
        <w:rPr>
          <w:rFonts w:asciiTheme="majorBidi" w:hAnsiTheme="majorBidi" w:cstheme="majorBidi"/>
          <w:b/>
          <w:bCs/>
          <w:sz w:val="24"/>
          <w:szCs w:val="24"/>
        </w:rPr>
        <w:t>A</w:t>
      </w:r>
      <w:r w:rsidRPr="009D2C55">
        <w:rPr>
          <w:rFonts w:asciiTheme="majorBidi" w:hAnsiTheme="majorBidi" w:cstheme="majorBidi"/>
          <w:b/>
          <w:bCs/>
          <w:sz w:val="24"/>
          <w:szCs w:val="24"/>
        </w:rPr>
        <w:t xml:space="preserve">pplying </w:t>
      </w:r>
      <w:r w:rsidR="00992325">
        <w:rPr>
          <w:rFonts w:asciiTheme="majorBidi" w:hAnsiTheme="majorBidi" w:cstheme="majorBidi"/>
          <w:b/>
          <w:bCs/>
          <w:sz w:val="24"/>
          <w:szCs w:val="24"/>
        </w:rPr>
        <w:t>H</w:t>
      </w:r>
      <w:r w:rsidRPr="009D2C55">
        <w:rPr>
          <w:rFonts w:asciiTheme="majorBidi" w:hAnsiTheme="majorBidi" w:cstheme="majorBidi"/>
          <w:b/>
          <w:bCs/>
          <w:sz w:val="24"/>
          <w:szCs w:val="24"/>
        </w:rPr>
        <w:t xml:space="preserve">umic Acid to </w:t>
      </w:r>
      <w:r w:rsidR="00992325">
        <w:rPr>
          <w:rFonts w:asciiTheme="majorBidi" w:hAnsiTheme="majorBidi" w:cstheme="majorBidi"/>
          <w:b/>
          <w:bCs/>
          <w:sz w:val="24"/>
          <w:szCs w:val="24"/>
        </w:rPr>
        <w:t>W</w:t>
      </w:r>
      <w:r w:rsidRPr="009D2C55">
        <w:rPr>
          <w:rFonts w:asciiTheme="majorBidi" w:hAnsiTheme="majorBidi" w:cstheme="majorBidi"/>
          <w:b/>
          <w:bCs/>
          <w:sz w:val="24"/>
          <w:szCs w:val="24"/>
        </w:rPr>
        <w:t xml:space="preserve">heat </w:t>
      </w:r>
      <w:r w:rsidR="00992325">
        <w:rPr>
          <w:rFonts w:asciiTheme="majorBidi" w:hAnsiTheme="majorBidi" w:cstheme="majorBidi"/>
          <w:b/>
          <w:bCs/>
          <w:sz w:val="24"/>
          <w:szCs w:val="24"/>
        </w:rPr>
        <w:t>P</w:t>
      </w:r>
      <w:r w:rsidRPr="009D2C55">
        <w:rPr>
          <w:rFonts w:asciiTheme="majorBidi" w:hAnsiTheme="majorBidi" w:cstheme="majorBidi"/>
          <w:b/>
          <w:bCs/>
          <w:sz w:val="24"/>
          <w:szCs w:val="24"/>
        </w:rPr>
        <w:t>lant</w:t>
      </w:r>
    </w:p>
    <w:p w14:paraId="4C91E3B5" w14:textId="0834B6B9" w:rsidR="005E539D" w:rsidRPr="009D2C55" w:rsidRDefault="001509E6" w:rsidP="008B0203">
      <w:pPr>
        <w:jc w:val="both"/>
        <w:rPr>
          <w:rFonts w:asciiTheme="majorBidi" w:hAnsiTheme="majorBidi" w:cstheme="majorBidi"/>
          <w:sz w:val="24"/>
          <w:szCs w:val="24"/>
        </w:rPr>
      </w:pPr>
      <w:r w:rsidRPr="009D2C55">
        <w:rPr>
          <w:rFonts w:asciiTheme="majorBidi" w:hAnsiTheme="majorBidi" w:cstheme="majorBidi"/>
          <w:sz w:val="24"/>
          <w:szCs w:val="24"/>
        </w:rPr>
        <w:t>Since industrial revolution, the chemical fertilizers have been used for wheat plant to improve wheat growth and yield in developing countries, however the organic fertilizers especially Humic Acid have not been considered.</w:t>
      </w:r>
      <w:r w:rsidR="00AF4CAD" w:rsidRPr="009D2C55">
        <w:rPr>
          <w:rFonts w:asciiTheme="majorBidi" w:hAnsiTheme="majorBidi" w:cstheme="majorBidi"/>
          <w:sz w:val="24"/>
          <w:szCs w:val="24"/>
        </w:rPr>
        <w:t xml:space="preserve"> While it is reported that the Humic Acid as a soil </w:t>
      </w:r>
      <w:r w:rsidR="00E0591D" w:rsidRPr="009D2C55">
        <w:rPr>
          <w:rFonts w:asciiTheme="majorBidi" w:hAnsiTheme="majorBidi" w:cstheme="majorBidi"/>
          <w:sz w:val="24"/>
          <w:szCs w:val="24"/>
        </w:rPr>
        <w:t>condition</w:t>
      </w:r>
      <w:r w:rsidR="00E0591D">
        <w:rPr>
          <w:rFonts w:asciiTheme="majorBidi" w:hAnsiTheme="majorBidi" w:cstheme="majorBidi"/>
          <w:sz w:val="24"/>
          <w:szCs w:val="24"/>
        </w:rPr>
        <w:t xml:space="preserve">er </w:t>
      </w:r>
      <w:r w:rsidR="00E0591D" w:rsidRPr="009D2C55">
        <w:rPr>
          <w:rFonts w:asciiTheme="majorBidi" w:hAnsiTheme="majorBidi" w:cstheme="majorBidi"/>
          <w:sz w:val="24"/>
          <w:szCs w:val="24"/>
        </w:rPr>
        <w:t>not</w:t>
      </w:r>
      <w:r w:rsidR="00AF4CAD" w:rsidRPr="009D2C55">
        <w:rPr>
          <w:rFonts w:asciiTheme="majorBidi" w:hAnsiTheme="majorBidi" w:cstheme="majorBidi"/>
          <w:sz w:val="24"/>
          <w:szCs w:val="24"/>
        </w:rPr>
        <w:t xml:space="preserve"> only increased wheat growth and yield of wheat, however increased soil fertility, nutrients uptake, micronutrients availability, as well as increased soil physical, chemical and biological properties sustainably.</w:t>
      </w:r>
      <w:r w:rsidR="00FA3D35" w:rsidRPr="009D2C55">
        <w:rPr>
          <w:rFonts w:asciiTheme="majorBidi" w:hAnsiTheme="majorBidi" w:cstheme="majorBidi"/>
          <w:sz w:val="24"/>
          <w:szCs w:val="24"/>
        </w:rPr>
        <w:t xml:space="preserve"> It is also reported that using Humic Acid will reduce the 50% of chemical fertilizers expenses for farmers. Currently most of the developed and developing countries suffering from unfavourable soils due</w:t>
      </w:r>
      <w:r w:rsidR="00815DB3" w:rsidRPr="009D2C55">
        <w:rPr>
          <w:rFonts w:asciiTheme="majorBidi" w:hAnsiTheme="majorBidi" w:cstheme="majorBidi"/>
          <w:sz w:val="24"/>
          <w:szCs w:val="24"/>
        </w:rPr>
        <w:t xml:space="preserve"> to</w:t>
      </w:r>
      <w:r w:rsidR="00FA3D35" w:rsidRPr="009D2C55">
        <w:rPr>
          <w:rFonts w:asciiTheme="majorBidi" w:hAnsiTheme="majorBidi" w:cstheme="majorBidi"/>
          <w:sz w:val="24"/>
          <w:szCs w:val="24"/>
        </w:rPr>
        <w:t xml:space="preserve"> continuous using of chemical fertilizers, as well as climate change factors affected negatively soil</w:t>
      </w:r>
      <w:r w:rsidR="00815DB3" w:rsidRPr="009D2C55">
        <w:rPr>
          <w:rFonts w:asciiTheme="majorBidi" w:hAnsiTheme="majorBidi" w:cstheme="majorBidi"/>
          <w:sz w:val="24"/>
          <w:szCs w:val="24"/>
        </w:rPr>
        <w:t xml:space="preserve"> properties</w:t>
      </w:r>
      <w:r w:rsidR="00FA3D35" w:rsidRPr="009D2C55">
        <w:rPr>
          <w:rFonts w:asciiTheme="majorBidi" w:hAnsiTheme="majorBidi" w:cstheme="majorBidi"/>
          <w:sz w:val="24"/>
          <w:szCs w:val="24"/>
        </w:rPr>
        <w:t xml:space="preserve"> around the world. Furthermore, the production of wheat is not enough for the increasing population of the world, and it is </w:t>
      </w:r>
      <w:proofErr w:type="spellStart"/>
      <w:r w:rsidR="00FA3D35" w:rsidRPr="009D2C55">
        <w:rPr>
          <w:rFonts w:asciiTheme="majorBidi" w:hAnsiTheme="majorBidi" w:cstheme="majorBidi"/>
          <w:sz w:val="24"/>
          <w:szCs w:val="24"/>
        </w:rPr>
        <w:t>un</w:t>
      </w:r>
      <w:proofErr w:type="spellEnd"/>
      <w:r w:rsidR="00FA3D35" w:rsidRPr="009D2C55">
        <w:rPr>
          <w:rFonts w:asciiTheme="majorBidi" w:hAnsiTheme="majorBidi" w:cstheme="majorBidi"/>
          <w:sz w:val="24"/>
          <w:szCs w:val="24"/>
        </w:rPr>
        <w:t xml:space="preserve"> urgent need to produce more wheat to fulfil wheat demands in the world and Afghanistan. In this regard the sustainable methods and substances are playing a most important role to reach the above-mentioned target. Humic Acid is the best option for all developing countries including Afghanistan in order to increase wheat production sustainably due to increase growth and yield of wheat, however maintain the soil fertility, and reduce the negative effects of </w:t>
      </w:r>
      <w:r w:rsidR="002612ED" w:rsidRPr="009D2C55">
        <w:rPr>
          <w:rFonts w:asciiTheme="majorBidi" w:hAnsiTheme="majorBidi" w:cstheme="majorBidi"/>
          <w:sz w:val="24"/>
          <w:szCs w:val="24"/>
        </w:rPr>
        <w:t>chemical fertilizers and climate on the soil and plants. Furthermore, Humic Acid is available in different types and shapes locally in most of the countries with low prices than chemical fertilizers. However, there is lake of knowledge regarding the benefits of Humic Acid for local farmers. The governmental and nongovernmental active agencies are recommended to extend the benefits of Humic Acid to the wheat farmers and provide them subsides to grow what using Humic Acid, in order to improve wheat production</w:t>
      </w:r>
      <w:r w:rsidR="00A93B74">
        <w:rPr>
          <w:rFonts w:asciiTheme="majorBidi" w:hAnsiTheme="majorBidi" w:cstheme="majorBidi"/>
          <w:sz w:val="24"/>
          <w:szCs w:val="24"/>
        </w:rPr>
        <w:t xml:space="preserve"> </w:t>
      </w:r>
      <w:proofErr w:type="spellStart"/>
      <w:r w:rsidR="00A93B74">
        <w:rPr>
          <w:rFonts w:asciiTheme="majorBidi" w:hAnsiTheme="majorBidi" w:cstheme="majorBidi"/>
          <w:sz w:val="24"/>
          <w:szCs w:val="24"/>
        </w:rPr>
        <w:t>suistanabley</w:t>
      </w:r>
      <w:proofErr w:type="spellEnd"/>
      <w:r w:rsidR="00A93B74">
        <w:rPr>
          <w:rFonts w:asciiTheme="majorBidi" w:hAnsiTheme="majorBidi" w:cstheme="majorBidi"/>
          <w:sz w:val="24"/>
          <w:szCs w:val="24"/>
        </w:rPr>
        <w:t>,</w:t>
      </w:r>
      <w:r w:rsidR="002612ED" w:rsidRPr="009D2C55">
        <w:rPr>
          <w:rFonts w:asciiTheme="majorBidi" w:hAnsiTheme="majorBidi" w:cstheme="majorBidi"/>
          <w:sz w:val="24"/>
          <w:szCs w:val="24"/>
        </w:rPr>
        <w:t xml:space="preserve"> around the world and Afghanistan. </w:t>
      </w:r>
    </w:p>
    <w:p w14:paraId="4E02B76A" w14:textId="17F8698B" w:rsidR="00DC1B00" w:rsidRPr="009D2C55" w:rsidRDefault="00163821"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Conclusion</w:t>
      </w:r>
    </w:p>
    <w:p w14:paraId="2FF5ADA6" w14:textId="3FB247BF" w:rsidR="00C36708" w:rsidRPr="009D2C55" w:rsidRDefault="000475C3" w:rsidP="00DC1B00">
      <w:pPr>
        <w:jc w:val="both"/>
        <w:rPr>
          <w:rFonts w:asciiTheme="majorBidi" w:hAnsiTheme="majorBidi" w:cstheme="majorBidi"/>
          <w:sz w:val="24"/>
          <w:szCs w:val="24"/>
        </w:rPr>
      </w:pPr>
      <w:r w:rsidRPr="009D2C55">
        <w:rPr>
          <w:rFonts w:asciiTheme="majorBidi" w:hAnsiTheme="majorBidi" w:cstheme="majorBidi"/>
          <w:sz w:val="24"/>
          <w:szCs w:val="24"/>
        </w:rPr>
        <w:t>Wheat is the most important and the first staple food in the world which is cultivated in more than 100 countries. It is projected</w:t>
      </w:r>
      <w:r w:rsidR="0048573B" w:rsidRPr="009D2C55">
        <w:rPr>
          <w:rFonts w:asciiTheme="majorBidi" w:hAnsiTheme="majorBidi" w:cstheme="majorBidi"/>
          <w:sz w:val="24"/>
          <w:szCs w:val="24"/>
        </w:rPr>
        <w:t xml:space="preserve"> that by 2050 the world wheat production should be 200 ton more than current wheat production. The increment of demand of wheat around the world could be due to increase population, and increase of wheat using per capita. Humic Acid is one of the world most important organic substances that increased wheat growth and yield. Humic acid not only affected wheat growth and yield positively, however increased soil fertility, condition </w:t>
      </w:r>
      <w:r w:rsidR="0048573B" w:rsidRPr="009D2C55">
        <w:rPr>
          <w:rFonts w:asciiTheme="majorBidi" w:hAnsiTheme="majorBidi" w:cstheme="majorBidi"/>
          <w:sz w:val="24"/>
          <w:szCs w:val="24"/>
        </w:rPr>
        <w:lastRenderedPageBreak/>
        <w:t>and nutrients uptake.</w:t>
      </w:r>
      <w:r w:rsidR="00906733" w:rsidRPr="009D2C55">
        <w:rPr>
          <w:rFonts w:asciiTheme="majorBidi" w:hAnsiTheme="majorBidi" w:cstheme="majorBidi"/>
          <w:sz w:val="24"/>
          <w:szCs w:val="24"/>
        </w:rPr>
        <w:t xml:space="preserve"> Furthermore, humic acid is a sustainable soil conditioner that reduces the negative effects of chemical fertilizer that has been used in the soil. Moreover, humic acid is </w:t>
      </w:r>
      <w:r w:rsidR="00BF66F5" w:rsidRPr="009D2C55">
        <w:rPr>
          <w:rFonts w:asciiTheme="majorBidi" w:hAnsiTheme="majorBidi" w:cstheme="majorBidi"/>
          <w:sz w:val="24"/>
          <w:szCs w:val="24"/>
        </w:rPr>
        <w:t>deriving</w:t>
      </w:r>
      <w:r w:rsidR="00906733" w:rsidRPr="009D2C55">
        <w:rPr>
          <w:rFonts w:asciiTheme="majorBidi" w:hAnsiTheme="majorBidi" w:cstheme="majorBidi"/>
          <w:sz w:val="24"/>
          <w:szCs w:val="24"/>
        </w:rPr>
        <w:t xml:space="preserve"> from natural resources, available in many types, </w:t>
      </w:r>
      <w:r w:rsidR="00BF66F5" w:rsidRPr="009D2C55">
        <w:rPr>
          <w:rFonts w:asciiTheme="majorBidi" w:hAnsiTheme="majorBidi" w:cstheme="majorBidi"/>
          <w:sz w:val="24"/>
          <w:szCs w:val="24"/>
        </w:rPr>
        <w:t xml:space="preserve">has the ability to apply in various methods, and economical to the farmers. Besides, the application of humic acid reduces the chemical fertilizer amount, as well as the expenses, which is beneficial for soil conservation. </w:t>
      </w:r>
      <w:r w:rsidR="00030194" w:rsidRPr="009D2C55">
        <w:rPr>
          <w:rFonts w:asciiTheme="majorBidi" w:hAnsiTheme="majorBidi" w:cstheme="majorBidi"/>
          <w:sz w:val="24"/>
          <w:szCs w:val="24"/>
        </w:rPr>
        <w:t xml:space="preserve">The application of humic acid increased most of the </w:t>
      </w:r>
      <w:r w:rsidR="00B629F6" w:rsidRPr="009D2C55">
        <w:rPr>
          <w:rFonts w:asciiTheme="majorBidi" w:hAnsiTheme="majorBidi" w:cstheme="majorBidi"/>
          <w:sz w:val="24"/>
          <w:szCs w:val="24"/>
        </w:rPr>
        <w:t>wheat</w:t>
      </w:r>
      <w:r w:rsidR="00030194" w:rsidRPr="009D2C55">
        <w:rPr>
          <w:rFonts w:asciiTheme="majorBidi" w:hAnsiTheme="majorBidi" w:cstheme="majorBidi"/>
          <w:sz w:val="24"/>
          <w:szCs w:val="24"/>
        </w:rPr>
        <w:t xml:space="preserve"> growth parameters such as shoot length, root length, shoot dry weight, root dry weight, chlorophyll content. As well as humic acid increased wheat yield parameters such as 1000 grain weight, biological yield, dry matter, and grain yield. The study stated that the most important and effective type of the humic acid for wheat plant that affected the wheat plant growth and yield, among the all types of humic acid</w:t>
      </w:r>
      <w:r w:rsidR="00354E1B" w:rsidRPr="009D2C55">
        <w:rPr>
          <w:rFonts w:asciiTheme="majorBidi" w:hAnsiTheme="majorBidi" w:cstheme="majorBidi"/>
          <w:sz w:val="24"/>
          <w:szCs w:val="24"/>
        </w:rPr>
        <w:t xml:space="preserve"> is granule. It is also </w:t>
      </w:r>
      <w:r w:rsidR="00B629F6" w:rsidRPr="009D2C55">
        <w:rPr>
          <w:rFonts w:asciiTheme="majorBidi" w:hAnsiTheme="majorBidi" w:cstheme="majorBidi"/>
          <w:sz w:val="24"/>
          <w:szCs w:val="24"/>
        </w:rPr>
        <w:t>stated</w:t>
      </w:r>
      <w:r w:rsidR="00354E1B" w:rsidRPr="009D2C55">
        <w:rPr>
          <w:rFonts w:asciiTheme="majorBidi" w:hAnsiTheme="majorBidi" w:cstheme="majorBidi"/>
          <w:sz w:val="24"/>
          <w:szCs w:val="24"/>
        </w:rPr>
        <w:t xml:space="preserve"> that the most significant method of application of Humic acid for wheat is the application of Humic acid with soil before cultivation of wheat. It is suggested that the further research should be conducted on the wheat in unfavourable soil and climate change condition.</w:t>
      </w:r>
    </w:p>
    <w:p w14:paraId="78D8FA47" w14:textId="58748776" w:rsidR="003C18D2" w:rsidRPr="009D2C55" w:rsidRDefault="000773E3" w:rsidP="00992325">
      <w:pPr>
        <w:jc w:val="center"/>
        <w:rPr>
          <w:rFonts w:asciiTheme="majorBidi" w:hAnsiTheme="majorBidi" w:cstheme="majorBidi"/>
          <w:b/>
          <w:bCs/>
          <w:sz w:val="24"/>
          <w:szCs w:val="24"/>
        </w:rPr>
      </w:pPr>
      <w:r w:rsidRPr="009D2C55">
        <w:rPr>
          <w:rFonts w:asciiTheme="majorBidi" w:hAnsiTheme="majorBidi" w:cstheme="majorBidi"/>
          <w:b/>
          <w:bCs/>
          <w:sz w:val="24"/>
          <w:szCs w:val="24"/>
        </w:rPr>
        <w:t>References</w:t>
      </w:r>
    </w:p>
    <w:p w14:paraId="049AF6F7" w14:textId="6B6539C2" w:rsidR="00AC6618" w:rsidRPr="00F33EAF" w:rsidRDefault="009D7546"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9D2C55">
        <w:rPr>
          <w:rFonts w:asciiTheme="majorBidi" w:hAnsiTheme="majorBidi" w:cstheme="majorBidi"/>
          <w:sz w:val="24"/>
          <w:szCs w:val="24"/>
        </w:rPr>
        <w:t xml:space="preserve"> </w:t>
      </w:r>
      <w:r w:rsidRPr="00F33EAF">
        <w:rPr>
          <w:rFonts w:asciiTheme="majorBidi" w:hAnsiTheme="majorBidi" w:cstheme="majorBidi"/>
          <w:sz w:val="20"/>
          <w:szCs w:val="20"/>
        </w:rPr>
        <w:fldChar w:fldCharType="begin" w:fldLock="1"/>
      </w:r>
      <w:r w:rsidRPr="00F33EAF">
        <w:rPr>
          <w:rFonts w:asciiTheme="majorBidi" w:hAnsiTheme="majorBidi" w:cstheme="majorBidi"/>
          <w:sz w:val="20"/>
          <w:szCs w:val="20"/>
        </w:rPr>
        <w:instrText xml:space="preserve">ADDIN Mendeley Bibliography CSL_BIBLIOGRAPHY </w:instrText>
      </w:r>
      <w:r w:rsidRPr="00F33EAF">
        <w:rPr>
          <w:rFonts w:asciiTheme="majorBidi" w:hAnsiTheme="majorBidi" w:cstheme="majorBidi"/>
          <w:sz w:val="20"/>
          <w:szCs w:val="20"/>
        </w:rPr>
        <w:fldChar w:fldCharType="separate"/>
      </w:r>
      <w:r w:rsidR="00AC6618" w:rsidRPr="00F33EAF">
        <w:rPr>
          <w:rFonts w:ascii="Times New Roman" w:hAnsi="Times New Roman" w:cs="Times New Roman"/>
          <w:noProof/>
          <w:sz w:val="20"/>
          <w:szCs w:val="20"/>
        </w:rPr>
        <w:t xml:space="preserve">Ahmad, T., Khan, R., &amp; Nawaz Khattak, T. (2018). Effect of humic acid and fulvic acid based liquid and foliar fertilizers on the yield of wheat crop. In </w:t>
      </w:r>
      <w:r w:rsidR="00AC6618" w:rsidRPr="00F33EAF">
        <w:rPr>
          <w:rFonts w:ascii="Times New Roman" w:hAnsi="Times New Roman" w:cs="Times New Roman"/>
          <w:i/>
          <w:iCs/>
          <w:noProof/>
          <w:sz w:val="20"/>
          <w:szCs w:val="20"/>
        </w:rPr>
        <w:t>Journal of Plant Nutrition</w:t>
      </w:r>
      <w:r w:rsidR="00AC6618" w:rsidRPr="00F33EAF">
        <w:rPr>
          <w:rFonts w:ascii="Times New Roman" w:hAnsi="Times New Roman" w:cs="Times New Roman"/>
          <w:noProof/>
          <w:sz w:val="20"/>
          <w:szCs w:val="20"/>
        </w:rPr>
        <w:t xml:space="preserve"> (Vol. 41, Issue 19, pp. 2438–2445). https://doi.org/10.1080/01904167.2018.1527932</w:t>
      </w:r>
    </w:p>
    <w:p w14:paraId="48010FBC"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Alfatlawi, Z. H. C., &amp; and Alrubaiee, S. H. A. W. (2020). Effects of spraying differnet concentrations of Humic acid on the growth and yield of wheat crop ( IP99 cultivar) in different stages. </w:t>
      </w:r>
      <w:r w:rsidRPr="00F33EAF">
        <w:rPr>
          <w:rFonts w:ascii="Times New Roman" w:hAnsi="Times New Roman" w:cs="Times New Roman"/>
          <w:i/>
          <w:iCs/>
          <w:noProof/>
          <w:sz w:val="20"/>
          <w:szCs w:val="20"/>
        </w:rPr>
        <w:t>Plant Archives</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20</w:t>
      </w:r>
      <w:r w:rsidRPr="00F33EAF">
        <w:rPr>
          <w:rFonts w:ascii="Times New Roman" w:hAnsi="Times New Roman" w:cs="Times New Roman"/>
          <w:noProof/>
          <w:sz w:val="20"/>
          <w:szCs w:val="20"/>
        </w:rPr>
        <w:t>(2), 1517–1521.</w:t>
      </w:r>
    </w:p>
    <w:p w14:paraId="6BC58D5D" w14:textId="264C4D03"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Arjumend, T., Abbasi, M. K., &amp; Rafique, E. (2015). Effects of lignite-derived Humic acid on some selected soil properties, growth and nutrient uptake of wheat (</w:t>
      </w:r>
      <w:r w:rsidRPr="00F33EAF">
        <w:rPr>
          <w:rFonts w:ascii="Times New Roman" w:hAnsi="Times New Roman" w:cs="Times New Roman"/>
          <w:i/>
          <w:iCs/>
          <w:noProof/>
          <w:sz w:val="20"/>
          <w:szCs w:val="20"/>
        </w:rPr>
        <w:t>Triticum Aestivum</w:t>
      </w:r>
      <w:r w:rsidRPr="00F33EAF">
        <w:rPr>
          <w:rFonts w:ascii="Times New Roman" w:hAnsi="Times New Roman" w:cs="Times New Roman"/>
          <w:noProof/>
          <w:sz w:val="20"/>
          <w:szCs w:val="20"/>
        </w:rPr>
        <w:t xml:space="preserve"> </w:t>
      </w:r>
      <w:r w:rsidR="001265E4" w:rsidRPr="00F33EAF">
        <w:rPr>
          <w:rFonts w:ascii="Times New Roman" w:hAnsi="Times New Roman" w:cs="Times New Roman"/>
          <w:noProof/>
          <w:sz w:val="20"/>
          <w:szCs w:val="20"/>
        </w:rPr>
        <w:t>L</w:t>
      </w:r>
      <w:r w:rsidRPr="00F33EAF">
        <w:rPr>
          <w:rFonts w:ascii="Times New Roman" w:hAnsi="Times New Roman" w:cs="Times New Roman"/>
          <w:noProof/>
          <w:sz w:val="20"/>
          <w:szCs w:val="20"/>
        </w:rPr>
        <w:t xml:space="preserve">.) grown under greenhouse conditions. In </w:t>
      </w:r>
      <w:r w:rsidRPr="00F33EAF">
        <w:rPr>
          <w:rFonts w:ascii="Times New Roman" w:hAnsi="Times New Roman" w:cs="Times New Roman"/>
          <w:i/>
          <w:iCs/>
          <w:noProof/>
          <w:sz w:val="20"/>
          <w:szCs w:val="20"/>
        </w:rPr>
        <w:t>Pakistan Journal of Botany</w:t>
      </w:r>
      <w:r w:rsidRPr="00F33EAF">
        <w:rPr>
          <w:rFonts w:ascii="Times New Roman" w:hAnsi="Times New Roman" w:cs="Times New Roman"/>
          <w:noProof/>
          <w:sz w:val="20"/>
          <w:szCs w:val="20"/>
        </w:rPr>
        <w:t xml:space="preserve"> (Vol. 47, Issue 6, pp. 2231–2238).</w:t>
      </w:r>
    </w:p>
    <w:p w14:paraId="14CD2279"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Awad, A. A. ., El-Taib, A. B. ., Sweed, A. A. ., &amp; and Omran, A. A. . et al. (2022). Nutrient Contents and Productivity of Triticum aestivum Plants Grown in Clay Loam Soil Depending on Humic Substances and Varieties and Their Interactions Ahmed. </w:t>
      </w:r>
      <w:r w:rsidRPr="00F33EAF">
        <w:rPr>
          <w:rFonts w:ascii="Times New Roman" w:hAnsi="Times New Roman" w:cs="Times New Roman"/>
          <w:i/>
          <w:iCs/>
          <w:noProof/>
          <w:sz w:val="20"/>
          <w:szCs w:val="20"/>
        </w:rPr>
        <w:t>Agronomy</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12</w:t>
      </w:r>
      <w:r w:rsidRPr="00F33EAF">
        <w:rPr>
          <w:rFonts w:ascii="Times New Roman" w:hAnsi="Times New Roman" w:cs="Times New Roman"/>
          <w:noProof/>
          <w:sz w:val="20"/>
          <w:szCs w:val="20"/>
        </w:rPr>
        <w:t>(705).</w:t>
      </w:r>
    </w:p>
    <w:p w14:paraId="1CB02ED6"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Dinçsoy, M., &amp; Sönmez, F. (2019). The effect of potassium and humic acid applications on yield and nutrient contents of wheat (</w:t>
      </w:r>
      <w:r w:rsidRPr="00F33EAF">
        <w:rPr>
          <w:rFonts w:ascii="Times New Roman" w:hAnsi="Times New Roman" w:cs="Times New Roman"/>
          <w:i/>
          <w:iCs/>
          <w:noProof/>
          <w:sz w:val="20"/>
          <w:szCs w:val="20"/>
        </w:rPr>
        <w:t>Triticum aestivum</w:t>
      </w:r>
      <w:r w:rsidRPr="00F33EAF">
        <w:rPr>
          <w:rFonts w:ascii="Times New Roman" w:hAnsi="Times New Roman" w:cs="Times New Roman"/>
          <w:noProof/>
          <w:sz w:val="20"/>
          <w:szCs w:val="20"/>
        </w:rPr>
        <w:t xml:space="preserve"> L. var. Delfii) with same soil properties. In </w:t>
      </w:r>
      <w:r w:rsidRPr="00F33EAF">
        <w:rPr>
          <w:rFonts w:ascii="Times New Roman" w:hAnsi="Times New Roman" w:cs="Times New Roman"/>
          <w:i/>
          <w:iCs/>
          <w:noProof/>
          <w:sz w:val="20"/>
          <w:szCs w:val="20"/>
        </w:rPr>
        <w:t>Journal of Plant Nutrition</w:t>
      </w:r>
      <w:r w:rsidRPr="00F33EAF">
        <w:rPr>
          <w:rFonts w:ascii="Times New Roman" w:hAnsi="Times New Roman" w:cs="Times New Roman"/>
          <w:noProof/>
          <w:sz w:val="20"/>
          <w:szCs w:val="20"/>
        </w:rPr>
        <w:t xml:space="preserve"> (Vol. 42, Issue 20, pp. 2757–2772). https://doi.org/10.1080/01904167.2019.1658777</w:t>
      </w:r>
    </w:p>
    <w:p w14:paraId="2E018808"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Ehsan, S., Javed, S., Saleem, I., &amp; Niaz, A. (2016). Effect of Humic Acid on Micronutrient Availability and Grain Yield of Wheat ( </w:t>
      </w:r>
      <w:r w:rsidRPr="00F33EAF">
        <w:rPr>
          <w:rFonts w:ascii="Times New Roman" w:hAnsi="Times New Roman" w:cs="Times New Roman"/>
          <w:i/>
          <w:iCs/>
          <w:noProof/>
          <w:sz w:val="20"/>
          <w:szCs w:val="20"/>
        </w:rPr>
        <w:t>Triticum Aestivum</w:t>
      </w:r>
      <w:r w:rsidRPr="00F33EAF">
        <w:rPr>
          <w:rFonts w:ascii="Times New Roman" w:hAnsi="Times New Roman" w:cs="Times New Roman"/>
          <w:noProof/>
          <w:sz w:val="20"/>
          <w:szCs w:val="20"/>
        </w:rPr>
        <w:t xml:space="preserve"> L .). </w:t>
      </w:r>
      <w:r w:rsidRPr="00F33EAF">
        <w:rPr>
          <w:rFonts w:ascii="Times New Roman" w:hAnsi="Times New Roman" w:cs="Times New Roman"/>
          <w:i/>
          <w:iCs/>
          <w:noProof/>
          <w:sz w:val="20"/>
          <w:szCs w:val="20"/>
        </w:rPr>
        <w:t>Journal of Agriculutre Research</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54</w:t>
      </w:r>
      <w:r w:rsidRPr="00F33EAF">
        <w:rPr>
          <w:rFonts w:ascii="Times New Roman" w:hAnsi="Times New Roman" w:cs="Times New Roman"/>
          <w:noProof/>
          <w:sz w:val="20"/>
          <w:szCs w:val="20"/>
        </w:rPr>
        <w:t>(2), 173–184.</w:t>
      </w:r>
    </w:p>
    <w:p w14:paraId="0BCC6EE8"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El-Hashash, E. F., El-Enin, M. M. A., El-Mageed, T. A. A., Attia, M. A. E. H., El-Saadony, M. T., El-Tarabily, K. A., &amp; Shaaban, A. (2022). Bread Wheat Productivity in Response to Humic Acid Supply and Supplementary Irrigation Mode in Three Northwestern Coastal Sites of Egypt. In </w:t>
      </w:r>
      <w:r w:rsidRPr="00F33EAF">
        <w:rPr>
          <w:rFonts w:ascii="Times New Roman" w:hAnsi="Times New Roman" w:cs="Times New Roman"/>
          <w:i/>
          <w:iCs/>
          <w:noProof/>
          <w:sz w:val="20"/>
          <w:szCs w:val="20"/>
        </w:rPr>
        <w:t>Agronomy</w:t>
      </w:r>
      <w:r w:rsidRPr="00F33EAF">
        <w:rPr>
          <w:rFonts w:ascii="Times New Roman" w:hAnsi="Times New Roman" w:cs="Times New Roman"/>
          <w:noProof/>
          <w:sz w:val="20"/>
          <w:szCs w:val="20"/>
        </w:rPr>
        <w:t xml:space="preserve"> (Vol. 12, Issue 7). https://doi.org/10.3390/agronomy12071499</w:t>
      </w:r>
    </w:p>
    <w:p w14:paraId="3CC75F26"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Gao, S., Zhang, S., Yuan, L., Li, Y., Wen, Y., Xu, J., Hu, S. and, &amp; Zhao, B. (2022). Humic Acids Incorporated into Urea at Different Proportions Increased Winter Wheat Yield and Optimized Fertilizer-Nitrogen Fate. </w:t>
      </w:r>
      <w:r w:rsidRPr="00F33EAF">
        <w:rPr>
          <w:rFonts w:ascii="Times New Roman" w:hAnsi="Times New Roman" w:cs="Times New Roman"/>
          <w:i/>
          <w:iCs/>
          <w:noProof/>
          <w:sz w:val="20"/>
          <w:szCs w:val="20"/>
        </w:rPr>
        <w:t>Agronomy</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12</w:t>
      </w:r>
      <w:r w:rsidRPr="00F33EAF">
        <w:rPr>
          <w:rFonts w:ascii="Times New Roman" w:hAnsi="Times New Roman" w:cs="Times New Roman"/>
          <w:noProof/>
          <w:sz w:val="20"/>
          <w:szCs w:val="20"/>
        </w:rPr>
        <w:t>(1526).</w:t>
      </w:r>
    </w:p>
    <w:p w14:paraId="4799F65E" w14:textId="4AA8F399"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Gomaa, M. A., Rehab, I. F., &amp; Adam, I. A. (2015). Impact of Humic Acid Application , Foliar Micronutrients and Biofertilization on Growth , Productivity and Quality of Wheat ( </w:t>
      </w:r>
      <w:r w:rsidRPr="00F33EAF">
        <w:rPr>
          <w:rFonts w:ascii="Times New Roman" w:hAnsi="Times New Roman" w:cs="Times New Roman"/>
          <w:i/>
          <w:iCs/>
          <w:noProof/>
          <w:sz w:val="20"/>
          <w:szCs w:val="20"/>
        </w:rPr>
        <w:t>Triticum aestivum</w:t>
      </w:r>
      <w:r w:rsidRPr="00F33EAF">
        <w:rPr>
          <w:rFonts w:ascii="Times New Roman" w:hAnsi="Times New Roman" w:cs="Times New Roman"/>
          <w:noProof/>
          <w:sz w:val="20"/>
          <w:szCs w:val="20"/>
        </w:rPr>
        <w:t xml:space="preserve"> , L .). In </w:t>
      </w:r>
      <w:r w:rsidRPr="00F33EAF">
        <w:rPr>
          <w:rFonts w:ascii="Times New Roman" w:hAnsi="Times New Roman" w:cs="Times New Roman"/>
          <w:i/>
          <w:iCs/>
          <w:noProof/>
          <w:sz w:val="20"/>
          <w:szCs w:val="20"/>
        </w:rPr>
        <w:t>Middle East Journal of Agriculture Research</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4</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02</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130–140.</w:t>
      </w:r>
    </w:p>
    <w:p w14:paraId="788D4B83" w14:textId="72A96231"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Iqbal, B., Anwar, S., Iqbal, F., Khatak, W. A., Islam, M., &amp; and Khan, S. (2016). Response of Wheat Crop to Humic Acid and Nitrogen Levels. </w:t>
      </w:r>
      <w:r w:rsidR="001265E4" w:rsidRPr="00F33EAF">
        <w:rPr>
          <w:rFonts w:ascii="Times New Roman" w:hAnsi="Times New Roman" w:cs="Times New Roman"/>
          <w:i/>
          <w:iCs/>
          <w:noProof/>
          <w:sz w:val="20"/>
          <w:szCs w:val="20"/>
        </w:rPr>
        <w:t>Ecronicon Agriculture</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3</w:t>
      </w:r>
      <w:r w:rsidRPr="00F33EAF">
        <w:rPr>
          <w:rFonts w:ascii="Times New Roman" w:hAnsi="Times New Roman" w:cs="Times New Roman"/>
          <w:noProof/>
          <w:sz w:val="20"/>
          <w:szCs w:val="20"/>
        </w:rPr>
        <w:t>(1), 558–565.</w:t>
      </w:r>
    </w:p>
    <w:p w14:paraId="5F96D8D9"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Khaled, H., &amp; Fawy, H. A. (2011). Effect of Different Levels of Humic Acids on the Nutrient Content, Plant Growth, and Soil Properties under Conditions of Salinity. </w:t>
      </w:r>
      <w:r w:rsidRPr="00F33EAF">
        <w:rPr>
          <w:rFonts w:ascii="Times New Roman" w:hAnsi="Times New Roman" w:cs="Times New Roman"/>
          <w:i/>
          <w:iCs/>
          <w:noProof/>
          <w:sz w:val="20"/>
          <w:szCs w:val="20"/>
        </w:rPr>
        <w:t>Soil and Water Research</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6</w:t>
      </w:r>
      <w:r w:rsidRPr="00F33EAF">
        <w:rPr>
          <w:rFonts w:ascii="Times New Roman" w:hAnsi="Times New Roman" w:cs="Times New Roman"/>
          <w:noProof/>
          <w:sz w:val="20"/>
          <w:szCs w:val="20"/>
        </w:rPr>
        <w:t>(1), 21–29.</w:t>
      </w:r>
    </w:p>
    <w:p w14:paraId="3909EB34" w14:textId="2E6FE982"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Khan, R. U., Khan, M. Z., Khan, A., Saba, S., Hussain, F., &amp; Jan, I. U. (2018). Effect of humic acid on growth and crop nutrient status of wheat on two different soils. In </w:t>
      </w:r>
      <w:r w:rsidRPr="00F33EAF">
        <w:rPr>
          <w:rFonts w:ascii="Times New Roman" w:hAnsi="Times New Roman" w:cs="Times New Roman"/>
          <w:i/>
          <w:iCs/>
          <w:noProof/>
          <w:sz w:val="20"/>
          <w:szCs w:val="20"/>
        </w:rPr>
        <w:t>Journal of Plant Nutrition</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41</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4</w:t>
      </w:r>
      <w:r w:rsidR="00F02B02" w:rsidRPr="00F33EAF">
        <w:rPr>
          <w:rFonts w:ascii="Times New Roman" w:hAnsi="Times New Roman" w:cs="Times New Roman"/>
          <w:noProof/>
          <w:sz w:val="20"/>
          <w:szCs w:val="20"/>
        </w:rPr>
        <w:t>)</w:t>
      </w:r>
      <w:r w:rsidRPr="00F33EAF">
        <w:rPr>
          <w:rFonts w:ascii="Times New Roman" w:hAnsi="Times New Roman" w:cs="Times New Roman"/>
          <w:noProof/>
          <w:sz w:val="20"/>
          <w:szCs w:val="20"/>
        </w:rPr>
        <w:t>, 453–460. https://doi.org/10.1080/01904167.2017.1385807</w:t>
      </w:r>
    </w:p>
    <w:p w14:paraId="4C90F2B8" w14:textId="65F554A1"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Khan, Rahmat Ullah, Rashid, A., Khan, M. S., &amp; Ozturk,  and E. (2010). </w:t>
      </w:r>
      <w:r w:rsidR="00F02B02" w:rsidRPr="00F33EAF">
        <w:rPr>
          <w:rFonts w:ascii="Times New Roman" w:hAnsi="Times New Roman" w:cs="Times New Roman"/>
          <w:noProof/>
          <w:sz w:val="20"/>
          <w:szCs w:val="20"/>
        </w:rPr>
        <w:t xml:space="preserve">Impacts of Humic Acid and Chemical Fertilizer Application on Growth and Grain Yield of Rainfed Wheat ( </w:t>
      </w:r>
      <w:r w:rsidR="00F02B02" w:rsidRPr="00F33EAF">
        <w:rPr>
          <w:rFonts w:ascii="Times New Roman" w:hAnsi="Times New Roman" w:cs="Times New Roman"/>
          <w:i/>
          <w:iCs/>
          <w:noProof/>
          <w:sz w:val="20"/>
          <w:szCs w:val="20"/>
        </w:rPr>
        <w:t>Triticum aestivum</w:t>
      </w:r>
      <w:r w:rsidR="00F02B02" w:rsidRPr="00F33EAF">
        <w:rPr>
          <w:rFonts w:ascii="Times New Roman" w:hAnsi="Times New Roman" w:cs="Times New Roman"/>
          <w:noProof/>
          <w:sz w:val="20"/>
          <w:szCs w:val="20"/>
        </w:rPr>
        <w:t xml:space="preserve"> L)</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Pakistan Journal of Agriculture Research</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23</w:t>
      </w:r>
      <w:r w:rsidRPr="00F33EAF">
        <w:rPr>
          <w:rFonts w:ascii="Times New Roman" w:hAnsi="Times New Roman" w:cs="Times New Roman"/>
          <w:noProof/>
          <w:sz w:val="20"/>
          <w:szCs w:val="20"/>
        </w:rPr>
        <w:t>(3–4), 113–121.</w:t>
      </w:r>
    </w:p>
    <w:p w14:paraId="6FBC6BF6"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Mindari, W., Sasongko, P. E., Kusuma, Z., Syekhfani, &amp; Aini, N. (2019). Efficiency of Various Sources and Doses ofHumic Acid on Physical and Chemical Properties of Saline Soil and Growth and Yield of Rice. </w:t>
      </w:r>
      <w:r w:rsidRPr="00F33EAF">
        <w:rPr>
          <w:rFonts w:ascii="Times New Roman" w:hAnsi="Times New Roman" w:cs="Times New Roman"/>
          <w:i/>
          <w:iCs/>
          <w:noProof/>
          <w:sz w:val="20"/>
          <w:szCs w:val="20"/>
        </w:rPr>
        <w:lastRenderedPageBreak/>
        <w:t>AIP Conference Proceedings</w:t>
      </w:r>
      <w:r w:rsidRPr="00F33EAF">
        <w:rPr>
          <w:rFonts w:ascii="Times New Roman" w:hAnsi="Times New Roman" w:cs="Times New Roman"/>
          <w:noProof/>
          <w:sz w:val="20"/>
          <w:szCs w:val="20"/>
        </w:rPr>
        <w:t>.</w:t>
      </w:r>
    </w:p>
    <w:p w14:paraId="2A86A485"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Noroozisharaf, A., &amp; Kaviani, M. (2018). Effect of soil application of humic acid on nutrients uptake, essential oil and chemical compositions of garden thyme (Thymus vulgaris L.) under greenhouse conditions. </w:t>
      </w:r>
      <w:r w:rsidRPr="00F33EAF">
        <w:rPr>
          <w:rFonts w:ascii="Times New Roman" w:hAnsi="Times New Roman" w:cs="Times New Roman"/>
          <w:i/>
          <w:iCs/>
          <w:noProof/>
          <w:sz w:val="20"/>
          <w:szCs w:val="20"/>
        </w:rPr>
        <w:t>Physiol Mol Bio Plants</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24</w:t>
      </w:r>
      <w:r w:rsidRPr="00F33EAF">
        <w:rPr>
          <w:rFonts w:ascii="Times New Roman" w:hAnsi="Times New Roman" w:cs="Times New Roman"/>
          <w:noProof/>
          <w:sz w:val="20"/>
          <w:szCs w:val="20"/>
        </w:rPr>
        <w:t>(3), 423–431.</w:t>
      </w:r>
    </w:p>
    <w:p w14:paraId="0A624861"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Pacuta, V., Rašovský, M., Michalska-Klimczak, B., &amp; Wyszynski, Z. (2021). Grain Yield and Quality Traits of Durum Wheat. In </w:t>
      </w:r>
      <w:r w:rsidRPr="00F33EAF">
        <w:rPr>
          <w:rFonts w:ascii="Times New Roman" w:hAnsi="Times New Roman" w:cs="Times New Roman"/>
          <w:i/>
          <w:iCs/>
          <w:noProof/>
          <w:sz w:val="20"/>
          <w:szCs w:val="20"/>
        </w:rPr>
        <w:t>Agronomy</w:t>
      </w:r>
      <w:r w:rsidRPr="00F33EAF">
        <w:rPr>
          <w:rFonts w:ascii="Times New Roman" w:hAnsi="Times New Roman" w:cs="Times New Roman"/>
          <w:noProof/>
          <w:sz w:val="20"/>
          <w:szCs w:val="20"/>
        </w:rPr>
        <w:t xml:space="preserve"> (Vol. 11, Issue 1270).</w:t>
      </w:r>
    </w:p>
    <w:p w14:paraId="777F5E58"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Saha, R., Saieed, M. A. U., &amp; Chowdhury, M. A. K. (2013). Growth and Yield of Rice (</w:t>
      </w:r>
      <w:r w:rsidRPr="00F33EAF">
        <w:rPr>
          <w:rFonts w:ascii="Times New Roman" w:hAnsi="Times New Roman" w:cs="Times New Roman"/>
          <w:i/>
          <w:iCs/>
          <w:noProof/>
          <w:sz w:val="20"/>
          <w:szCs w:val="20"/>
        </w:rPr>
        <w:t>Oryza sativa</w:t>
      </w:r>
      <w:r w:rsidRPr="00F33EAF">
        <w:rPr>
          <w:rFonts w:ascii="Times New Roman" w:hAnsi="Times New Roman" w:cs="Times New Roman"/>
          <w:noProof/>
          <w:sz w:val="20"/>
          <w:szCs w:val="20"/>
        </w:rPr>
        <w:t xml:space="preserve">) as Influenced by Humic Acid and Poultry Manure. </w:t>
      </w:r>
      <w:r w:rsidRPr="00F33EAF">
        <w:rPr>
          <w:rFonts w:ascii="Times New Roman" w:hAnsi="Times New Roman" w:cs="Times New Roman"/>
          <w:i/>
          <w:iCs/>
          <w:noProof/>
          <w:sz w:val="20"/>
          <w:szCs w:val="20"/>
        </w:rPr>
        <w:t>Universal Journal of Plant Science</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1</w:t>
      </w:r>
      <w:r w:rsidRPr="00F33EAF">
        <w:rPr>
          <w:rFonts w:ascii="Times New Roman" w:hAnsi="Times New Roman" w:cs="Times New Roman"/>
          <w:noProof/>
          <w:sz w:val="20"/>
          <w:szCs w:val="20"/>
        </w:rPr>
        <w:t>(3), 78–84.</w:t>
      </w:r>
    </w:p>
    <w:p w14:paraId="6C533D25"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Shafi, M. I., Adnan, M., Fahad, S., Wahid, F., Khan, A., Yue, Z., Danish, S., Zafar-Ul-Hye, M., Brtnicky, M., &amp; Datta, R. (2020). Application of single superphosphate with humic acid improves the growth, yield and phosphorus uptake of wheat (</w:t>
      </w:r>
      <w:r w:rsidRPr="00F33EAF">
        <w:rPr>
          <w:rFonts w:ascii="Times New Roman" w:hAnsi="Times New Roman" w:cs="Times New Roman"/>
          <w:i/>
          <w:iCs/>
          <w:noProof/>
          <w:sz w:val="20"/>
          <w:szCs w:val="20"/>
        </w:rPr>
        <w:t>Triticum aestivum</w:t>
      </w:r>
      <w:r w:rsidRPr="00F33EAF">
        <w:rPr>
          <w:rFonts w:ascii="Times New Roman" w:hAnsi="Times New Roman" w:cs="Times New Roman"/>
          <w:noProof/>
          <w:sz w:val="20"/>
          <w:szCs w:val="20"/>
        </w:rPr>
        <w:t xml:space="preserve"> L.) in calcareous soil. In </w:t>
      </w:r>
      <w:r w:rsidRPr="00F33EAF">
        <w:rPr>
          <w:rFonts w:ascii="Times New Roman" w:hAnsi="Times New Roman" w:cs="Times New Roman"/>
          <w:i/>
          <w:iCs/>
          <w:noProof/>
          <w:sz w:val="20"/>
          <w:szCs w:val="20"/>
        </w:rPr>
        <w:t>Agronomy</w:t>
      </w:r>
      <w:r w:rsidRPr="00F33EAF">
        <w:rPr>
          <w:rFonts w:ascii="Times New Roman" w:hAnsi="Times New Roman" w:cs="Times New Roman"/>
          <w:noProof/>
          <w:sz w:val="20"/>
          <w:szCs w:val="20"/>
        </w:rPr>
        <w:t xml:space="preserve"> (Vol. 10, Issue 9). https://doi.org/10.3390/agronomy10091224</w:t>
      </w:r>
    </w:p>
    <w:p w14:paraId="505D92ED"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Sharma, I., Tyagi, B. ., Singh, G., K, V., &amp; and Gupta, O. . (2015). Enhancing wheat production- A global perspective. </w:t>
      </w:r>
      <w:r w:rsidRPr="00F33EAF">
        <w:rPr>
          <w:rFonts w:ascii="Times New Roman" w:hAnsi="Times New Roman" w:cs="Times New Roman"/>
          <w:i/>
          <w:iCs/>
          <w:noProof/>
          <w:sz w:val="20"/>
          <w:szCs w:val="20"/>
        </w:rPr>
        <w:t>Indian Journal of Agricultural Sciences</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85</w:t>
      </w:r>
      <w:r w:rsidRPr="00F33EAF">
        <w:rPr>
          <w:rFonts w:ascii="Times New Roman" w:hAnsi="Times New Roman" w:cs="Times New Roman"/>
          <w:noProof/>
          <w:sz w:val="20"/>
          <w:szCs w:val="20"/>
        </w:rPr>
        <w:t>(1), 3–13.</w:t>
      </w:r>
    </w:p>
    <w:p w14:paraId="30DA69E3"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Shewry, P. R. (2009). Wheat. </w:t>
      </w:r>
      <w:r w:rsidRPr="00F33EAF">
        <w:rPr>
          <w:rFonts w:ascii="Times New Roman" w:hAnsi="Times New Roman" w:cs="Times New Roman"/>
          <w:i/>
          <w:iCs/>
          <w:noProof/>
          <w:sz w:val="20"/>
          <w:szCs w:val="20"/>
        </w:rPr>
        <w:t>Journal of Experimental Botany</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60</w:t>
      </w:r>
      <w:r w:rsidRPr="00F33EAF">
        <w:rPr>
          <w:rFonts w:ascii="Times New Roman" w:hAnsi="Times New Roman" w:cs="Times New Roman"/>
          <w:noProof/>
          <w:sz w:val="20"/>
          <w:szCs w:val="20"/>
        </w:rPr>
        <w:t>(6), 1537–1553. https://doi.org/10.1093/jxb/erp058</w:t>
      </w:r>
    </w:p>
    <w:p w14:paraId="461CF07F" w14:textId="77777777" w:rsidR="00AC6618" w:rsidRPr="00F33EAF"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33EAF">
        <w:rPr>
          <w:rFonts w:ascii="Times New Roman" w:hAnsi="Times New Roman" w:cs="Times New Roman"/>
          <w:noProof/>
          <w:sz w:val="20"/>
          <w:szCs w:val="20"/>
        </w:rPr>
        <w:t xml:space="preserve">Tahir, M. M., Khurshid, M., Khan, M. Z., Abbasi, M. K., &amp; Kazmi, M. H. (2011). Lignite-derived humic acid effect on growth of wheat plants in different soils. In </w:t>
      </w:r>
      <w:r w:rsidRPr="00F33EAF">
        <w:rPr>
          <w:rFonts w:ascii="Times New Roman" w:hAnsi="Times New Roman" w:cs="Times New Roman"/>
          <w:i/>
          <w:iCs/>
          <w:noProof/>
          <w:sz w:val="20"/>
          <w:szCs w:val="20"/>
        </w:rPr>
        <w:t>Pedosphere</w:t>
      </w:r>
      <w:r w:rsidRPr="00F33EAF">
        <w:rPr>
          <w:rFonts w:ascii="Times New Roman" w:hAnsi="Times New Roman" w:cs="Times New Roman"/>
          <w:noProof/>
          <w:sz w:val="20"/>
          <w:szCs w:val="20"/>
        </w:rPr>
        <w:t xml:space="preserve"> (Vol. 21, Issue 1, pp. 124–131). https://doi.org/10.1016/S1002-0160(10)60087-2</w:t>
      </w:r>
    </w:p>
    <w:p w14:paraId="5F431978" w14:textId="77777777" w:rsidR="00AC6618" w:rsidRDefault="00AC6618"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20"/>
          <w:rtl/>
        </w:rPr>
      </w:pPr>
      <w:r w:rsidRPr="00F33EAF">
        <w:rPr>
          <w:rFonts w:ascii="Times New Roman" w:hAnsi="Times New Roman" w:cs="Times New Roman"/>
          <w:noProof/>
          <w:sz w:val="20"/>
          <w:szCs w:val="20"/>
        </w:rPr>
        <w:t xml:space="preserve">Zheng, E., Qin, M., Zhang, Z., &amp; Xu, T. (2022). Humic Acid Fertilizer Incorporation Increases Rice Radiation Use, Growth, and Yield: A Case Study on the Songnen Plain, China. </w:t>
      </w:r>
      <w:r w:rsidRPr="00F33EAF">
        <w:rPr>
          <w:rFonts w:ascii="Times New Roman" w:hAnsi="Times New Roman" w:cs="Times New Roman"/>
          <w:i/>
          <w:iCs/>
          <w:noProof/>
          <w:sz w:val="20"/>
          <w:szCs w:val="20"/>
        </w:rPr>
        <w:t>Agricullture</w:t>
      </w:r>
      <w:r w:rsidRPr="00F33EAF">
        <w:rPr>
          <w:rFonts w:ascii="Times New Roman" w:hAnsi="Times New Roman" w:cs="Times New Roman"/>
          <w:noProof/>
          <w:sz w:val="20"/>
          <w:szCs w:val="20"/>
        </w:rPr>
        <w:t xml:space="preserve">, </w:t>
      </w:r>
      <w:r w:rsidRPr="00F33EAF">
        <w:rPr>
          <w:rFonts w:ascii="Times New Roman" w:hAnsi="Times New Roman" w:cs="Times New Roman"/>
          <w:i/>
          <w:iCs/>
          <w:noProof/>
          <w:sz w:val="20"/>
          <w:szCs w:val="20"/>
        </w:rPr>
        <w:t>12</w:t>
      </w:r>
      <w:r w:rsidRPr="00F33EAF">
        <w:rPr>
          <w:rFonts w:ascii="Times New Roman" w:hAnsi="Times New Roman" w:cs="Times New Roman"/>
          <w:noProof/>
          <w:sz w:val="20"/>
          <w:szCs w:val="20"/>
        </w:rPr>
        <w:t>(653), 1–13.</w:t>
      </w:r>
    </w:p>
    <w:p w14:paraId="682D2386" w14:textId="77777777" w:rsidR="00F33EAF" w:rsidRPr="00F33EAF" w:rsidRDefault="00F33EAF" w:rsidP="00992325">
      <w:pPr>
        <w:widowControl w:val="0"/>
        <w:autoSpaceDE w:val="0"/>
        <w:autoSpaceDN w:val="0"/>
        <w:adjustRightInd w:val="0"/>
        <w:spacing w:after="0" w:line="240" w:lineRule="auto"/>
        <w:ind w:left="480" w:hanging="480"/>
        <w:jc w:val="both"/>
        <w:rPr>
          <w:rFonts w:ascii="Times New Roman" w:hAnsi="Times New Roman" w:cs="Times New Roman"/>
          <w:noProof/>
          <w:sz w:val="20"/>
          <w:szCs w:val="18"/>
        </w:rPr>
      </w:pPr>
    </w:p>
    <w:p w14:paraId="7DA09C30" w14:textId="245613F7" w:rsidR="007965AF" w:rsidRDefault="009D7546" w:rsidP="00F33EAF">
      <w:pPr>
        <w:widowControl w:val="0"/>
        <w:autoSpaceDE w:val="0"/>
        <w:autoSpaceDN w:val="0"/>
        <w:adjustRightInd w:val="0"/>
        <w:spacing w:after="0" w:line="240" w:lineRule="auto"/>
        <w:ind w:left="480" w:hanging="480"/>
        <w:jc w:val="center"/>
        <w:rPr>
          <w:rFonts w:ascii="Bahij Nazanin" w:hAnsi="Bahij Nazanin" w:cs="Bahij Nazanin"/>
          <w:b/>
          <w:bCs/>
          <w:sz w:val="24"/>
          <w:szCs w:val="24"/>
          <w:rtl/>
        </w:rPr>
      </w:pPr>
      <w:r w:rsidRPr="00F33EAF">
        <w:rPr>
          <w:rFonts w:asciiTheme="majorBidi" w:hAnsiTheme="majorBidi" w:cstheme="majorBidi"/>
          <w:sz w:val="20"/>
          <w:szCs w:val="20"/>
        </w:rPr>
        <w:fldChar w:fldCharType="end"/>
      </w:r>
      <w:r w:rsidR="00F33EAF">
        <w:rPr>
          <w:rFonts w:ascii="Bahij Nazanin" w:hAnsi="Bahij Nazanin" w:cs="Bahij Nazanin" w:hint="cs"/>
          <w:sz w:val="24"/>
          <w:szCs w:val="24"/>
          <w:rtl/>
        </w:rPr>
        <w:t>ا</w:t>
      </w:r>
      <w:r w:rsidR="00F33EAF" w:rsidRPr="00F33EAF">
        <w:rPr>
          <w:rFonts w:ascii="Bahij Nazanin" w:hAnsi="Bahij Nazanin" w:cs="Bahij Nazanin" w:hint="cs"/>
          <w:b/>
          <w:bCs/>
          <w:sz w:val="24"/>
          <w:szCs w:val="24"/>
          <w:rtl/>
        </w:rPr>
        <w:t>ثرات هیومیک اسید بر نمو و حاصل گندم : مرور</w:t>
      </w:r>
    </w:p>
    <w:p w14:paraId="6E06DA62" w14:textId="77777777" w:rsidR="00F33EAF" w:rsidRPr="00E32F0E" w:rsidRDefault="00F33EAF" w:rsidP="00E147C4">
      <w:pPr>
        <w:tabs>
          <w:tab w:val="left" w:pos="1746"/>
        </w:tabs>
        <w:bidi/>
        <w:spacing w:after="0" w:line="240" w:lineRule="auto"/>
        <w:jc w:val="center"/>
        <w:rPr>
          <w:rFonts w:ascii="Bahij Zar" w:hAnsi="Bahij Zar" w:cs="Bahij Zar"/>
          <w:sz w:val="24"/>
          <w:szCs w:val="24"/>
          <w:rtl/>
          <w:lang w:bidi="ps-AF"/>
        </w:rPr>
      </w:pPr>
      <w:r w:rsidRPr="00E32F0E">
        <w:rPr>
          <w:rFonts w:ascii="Bahij Zar" w:hAnsi="Bahij Zar" w:cs="Bahij Zar" w:hint="cs"/>
          <w:sz w:val="24"/>
          <w:szCs w:val="24"/>
          <w:rtl/>
          <w:lang w:bidi="ps-AF"/>
        </w:rPr>
        <w:t>محمد صادق صالحی</w:t>
      </w:r>
      <w:r w:rsidRPr="00E32F0E">
        <w:rPr>
          <w:rFonts w:ascii="Bahij Zar" w:hAnsi="Bahij Zar" w:cs="Bahij Zar"/>
          <w:sz w:val="24"/>
          <w:szCs w:val="24"/>
          <w:lang w:bidi="ps-AF"/>
        </w:rPr>
        <w:t>*</w:t>
      </w:r>
    </w:p>
    <w:p w14:paraId="17F4CF4D" w14:textId="7785267E" w:rsidR="00F33EAF" w:rsidRDefault="00F33EAF" w:rsidP="00E147C4">
      <w:pPr>
        <w:tabs>
          <w:tab w:val="left" w:pos="1746"/>
        </w:tabs>
        <w:bidi/>
        <w:spacing w:after="0" w:line="240" w:lineRule="auto"/>
        <w:jc w:val="center"/>
        <w:rPr>
          <w:rFonts w:ascii="Bahij Zar" w:hAnsi="Bahij Zar" w:cs="Bahij Zar"/>
          <w:sz w:val="24"/>
          <w:szCs w:val="24"/>
          <w:lang w:bidi="prs-AF"/>
        </w:rPr>
      </w:pPr>
      <w:r>
        <w:rPr>
          <w:rFonts w:ascii="Bahij Zar" w:hAnsi="Bahij Zar" w:cs="Bahij Zar" w:hint="cs"/>
          <w:sz w:val="24"/>
          <w:szCs w:val="24"/>
          <w:rtl/>
          <w:lang w:bidi="prs-AF"/>
        </w:rPr>
        <w:t xml:space="preserve">دیپارتمنت خاکشناسی و آبیاری، </w:t>
      </w:r>
      <w:r>
        <w:rPr>
          <w:rFonts w:ascii="Bahij Zar" w:hAnsi="Bahij Zar" w:cs="Bahij Zar" w:hint="cs"/>
          <w:sz w:val="24"/>
          <w:szCs w:val="24"/>
          <w:rtl/>
          <w:lang w:bidi="ps-AF"/>
        </w:rPr>
        <w:t>پوهنځی علوم نباتی</w:t>
      </w:r>
      <w:r>
        <w:rPr>
          <w:rFonts w:ascii="Bahij Zar" w:hAnsi="Bahij Zar" w:cs="Bahij Zar" w:hint="cs"/>
          <w:sz w:val="24"/>
          <w:szCs w:val="24"/>
          <w:rtl/>
          <w:lang w:bidi="prs-AF"/>
        </w:rPr>
        <w:t>، پوهنتون ملی علوم کشاورزی و تکنالوژی افغانستان، قندهار افغانستان.</w:t>
      </w:r>
    </w:p>
    <w:p w14:paraId="25C16D74" w14:textId="77777777" w:rsidR="00F33EAF" w:rsidRPr="00454BE4" w:rsidRDefault="00F33EAF" w:rsidP="00E147C4">
      <w:pPr>
        <w:tabs>
          <w:tab w:val="left" w:pos="1746"/>
        </w:tabs>
        <w:spacing w:after="0" w:line="240" w:lineRule="auto"/>
        <w:jc w:val="center"/>
        <w:rPr>
          <w:rFonts w:ascii="Bahij Zar" w:hAnsi="Bahij Zar" w:cs="Bahij Zar"/>
          <w:sz w:val="24"/>
          <w:szCs w:val="24"/>
          <w:lang w:val="en-US" w:bidi="ps-AF"/>
        </w:rPr>
      </w:pPr>
      <w:r w:rsidRPr="00454BE4">
        <w:rPr>
          <w:rFonts w:ascii="Bahij Zar" w:hAnsi="Bahij Zar" w:cs="Bahij Zar"/>
          <w:sz w:val="24"/>
          <w:szCs w:val="24"/>
          <w:rtl/>
        </w:rPr>
        <w:t>*</w:t>
      </w:r>
      <w:r w:rsidRPr="00454BE4">
        <w:rPr>
          <w:rFonts w:ascii="Bahij Zar" w:hAnsi="Bahij Zar" w:cs="Bahij Zar"/>
          <w:sz w:val="24"/>
          <w:szCs w:val="24"/>
        </w:rPr>
        <w:t>Corresponding authors</w:t>
      </w:r>
      <w:r>
        <w:rPr>
          <w:rFonts w:ascii="Bahij Zar" w:hAnsi="Bahij Zar" w:cs="Bahij Zar"/>
          <w:sz w:val="24"/>
          <w:szCs w:val="24"/>
        </w:rPr>
        <w:t>`</w:t>
      </w:r>
      <w:r w:rsidRPr="00454BE4">
        <w:rPr>
          <w:rFonts w:ascii="Bahij Zar" w:hAnsi="Bahij Zar" w:cs="Bahij Zar"/>
          <w:sz w:val="24"/>
          <w:szCs w:val="24"/>
        </w:rPr>
        <w:t xml:space="preserve"> email </w:t>
      </w:r>
      <w:hyperlink r:id="rId7" w:history="1">
        <w:r w:rsidRPr="00454BE4">
          <w:rPr>
            <w:rStyle w:val="Hyperlink"/>
            <w:rFonts w:ascii="Bahij Zar" w:hAnsi="Bahij Zar" w:cs="Bahij Zar"/>
            <w:sz w:val="24"/>
            <w:szCs w:val="24"/>
            <w:lang w:val="en-US" w:bidi="ps-AF"/>
          </w:rPr>
          <w:t>s.salihi@anastu.edu.af</w:t>
        </w:r>
      </w:hyperlink>
      <w:r w:rsidRPr="00454BE4">
        <w:rPr>
          <w:rFonts w:ascii="Bahij Zar" w:hAnsi="Bahij Zar" w:cs="Bahij Zar"/>
          <w:sz w:val="24"/>
          <w:szCs w:val="24"/>
          <w:lang w:val="en-US" w:bidi="ps-AF"/>
        </w:rPr>
        <w:t>, salihimohammadsadiq38@gmail.com</w:t>
      </w:r>
    </w:p>
    <w:p w14:paraId="1DDEA972" w14:textId="47C875E4" w:rsidR="00F33EAF" w:rsidRDefault="00F33EAF" w:rsidP="00F33EAF">
      <w:pPr>
        <w:widowControl w:val="0"/>
        <w:autoSpaceDE w:val="0"/>
        <w:autoSpaceDN w:val="0"/>
        <w:adjustRightInd w:val="0"/>
        <w:spacing w:after="0" w:line="240" w:lineRule="auto"/>
        <w:ind w:left="480" w:hanging="480"/>
        <w:jc w:val="right"/>
        <w:rPr>
          <w:rFonts w:ascii="Bahij Nazanin" w:hAnsi="Bahij Nazanin" w:cs="Bahij Nazanin"/>
          <w:b/>
          <w:bCs/>
          <w:sz w:val="24"/>
          <w:szCs w:val="24"/>
          <w:rtl/>
          <w:lang w:bidi="prs-AF"/>
        </w:rPr>
      </w:pPr>
      <w:r>
        <w:rPr>
          <w:rFonts w:ascii="Bahij Nazanin" w:hAnsi="Bahij Nazanin" w:cs="Bahij Nazanin" w:hint="cs"/>
          <w:b/>
          <w:bCs/>
          <w:sz w:val="24"/>
          <w:szCs w:val="24"/>
          <w:rtl/>
          <w:lang w:bidi="prs-AF"/>
        </w:rPr>
        <w:t>خلاصه</w:t>
      </w:r>
    </w:p>
    <w:p w14:paraId="1C6F5919" w14:textId="007FC3B0" w:rsidR="00F33EAF" w:rsidRDefault="00F33EAF" w:rsidP="00E147C4">
      <w:pPr>
        <w:widowControl w:val="0"/>
        <w:autoSpaceDE w:val="0"/>
        <w:autoSpaceDN w:val="0"/>
        <w:bidi/>
        <w:adjustRightInd w:val="0"/>
        <w:spacing w:after="0" w:line="240" w:lineRule="auto"/>
        <w:jc w:val="lowKashida"/>
        <w:rPr>
          <w:rFonts w:ascii="Bahij Nazanin" w:hAnsi="Bahij Nazanin" w:cs="Bahij Nazanin"/>
          <w:sz w:val="24"/>
          <w:szCs w:val="24"/>
          <w:rtl/>
          <w:lang w:bidi="prs-AF"/>
        </w:rPr>
      </w:pPr>
      <w:r>
        <w:rPr>
          <w:rFonts w:ascii="Bahij Nazanin" w:hAnsi="Bahij Nazanin" w:cs="Bahij Nazanin" w:hint="cs"/>
          <w:sz w:val="24"/>
          <w:szCs w:val="24"/>
          <w:rtl/>
          <w:lang w:bidi="prs-AF"/>
        </w:rPr>
        <w:t xml:space="preserve">گندم یکی از نباتات مزروعی بسیار مهم به شمار میرود و ۲۰ ٪ انرژی مورد نیاز یک تعداد زیادی از مردم جهان را تأمین مینماید. مواد عضوی خاک یکی از اجزای مهم خاک میباشد که حاصلخیزی و </w:t>
      </w:r>
      <w:r w:rsidR="00E147C4">
        <w:rPr>
          <w:rFonts w:ascii="Bahij Nazanin" w:hAnsi="Bahij Nazanin" w:cs="Bahij Nazanin" w:hint="cs"/>
          <w:sz w:val="24"/>
          <w:szCs w:val="24"/>
          <w:rtl/>
          <w:lang w:bidi="prs-AF"/>
        </w:rPr>
        <w:t>بافت</w:t>
      </w:r>
      <w:r>
        <w:rPr>
          <w:rFonts w:ascii="Bahij Nazanin" w:hAnsi="Bahij Nazanin" w:cs="Bahij Nazanin" w:hint="cs"/>
          <w:sz w:val="24"/>
          <w:szCs w:val="24"/>
          <w:rtl/>
          <w:lang w:bidi="prs-AF"/>
        </w:rPr>
        <w:t xml:space="preserve"> خاک را تحت تأثیر مستقیم خود قرار میدهد. مواد هیومیک یکی از اجزای مهم هیومس در مواد عضوی خاک بوده</w:t>
      </w:r>
      <w:r w:rsidR="00F029F3">
        <w:rPr>
          <w:rFonts w:ascii="Bahij Nazanin" w:hAnsi="Bahij Nazanin" w:cs="Bahij Nazanin" w:hint="cs"/>
          <w:sz w:val="24"/>
          <w:szCs w:val="24"/>
          <w:rtl/>
          <w:lang w:bidi="ps-AF"/>
        </w:rPr>
        <w:t>،</w:t>
      </w:r>
      <w:r>
        <w:rPr>
          <w:rFonts w:ascii="Bahij Nazanin" w:hAnsi="Bahij Nazanin" w:cs="Bahij Nazanin" w:hint="cs"/>
          <w:sz w:val="24"/>
          <w:szCs w:val="24"/>
          <w:rtl/>
          <w:lang w:bidi="prs-AF"/>
        </w:rPr>
        <w:t xml:space="preserve"> که در نتیجه تجزیه فزیکی</w:t>
      </w:r>
      <w:r w:rsidR="00F029F3">
        <w:rPr>
          <w:rFonts w:ascii="Bahij Nazanin" w:hAnsi="Bahij Nazanin" w:cs="Bahij Nazanin" w:hint="cs"/>
          <w:sz w:val="24"/>
          <w:szCs w:val="24"/>
          <w:rtl/>
          <w:lang w:bidi="ps-AF"/>
        </w:rPr>
        <w:t>،</w:t>
      </w:r>
      <w:r>
        <w:rPr>
          <w:rFonts w:ascii="Bahij Nazanin" w:hAnsi="Bahij Nazanin" w:cs="Bahij Nazanin" w:hint="cs"/>
          <w:sz w:val="24"/>
          <w:szCs w:val="24"/>
          <w:rtl/>
          <w:lang w:bidi="prs-AF"/>
        </w:rPr>
        <w:t>کیمیاوی و مایکروبیولوژیکی مالیکول های زنده تولید میشود. استفاده از هیومیک اسید یکی از روش های عام برای افزایش نه تنها نموی نباتات بلکه افزایش حاصل و بهبود حاصلخیزی خاک به شمار میرود. اثرات هیومیک اسید روی نموی گندم قبلآ به صورت وسیع مورد بررسی قرار گرفته است</w:t>
      </w:r>
      <w:r w:rsidR="00F029F3">
        <w:rPr>
          <w:rFonts w:ascii="Bahij Nazanin" w:hAnsi="Bahij Nazanin" w:cs="Bahij Nazanin" w:hint="cs"/>
          <w:sz w:val="24"/>
          <w:szCs w:val="24"/>
          <w:rtl/>
          <w:lang w:bidi="ps-AF"/>
        </w:rPr>
        <w:t>،</w:t>
      </w:r>
      <w:r>
        <w:rPr>
          <w:rFonts w:ascii="Bahij Nazanin" w:hAnsi="Bahij Nazanin" w:cs="Bahij Nazanin" w:hint="cs"/>
          <w:sz w:val="24"/>
          <w:szCs w:val="24"/>
          <w:rtl/>
          <w:lang w:bidi="prs-AF"/>
        </w:rPr>
        <w:t xml:space="preserve"> اگر چه بهترین نوع هیومیک اسید و روش درست </w:t>
      </w:r>
      <w:r w:rsidR="0036229F">
        <w:rPr>
          <w:rFonts w:ascii="Bahij Nazanin" w:hAnsi="Bahij Nazanin" w:cs="Bahij Nazanin" w:hint="cs"/>
          <w:sz w:val="24"/>
          <w:szCs w:val="24"/>
          <w:rtl/>
          <w:lang w:bidi="prs-AF"/>
        </w:rPr>
        <w:t>استعمال آن برای گندم به درستی بررسی نشده است. هدف این مرور این است که یک روش باثبات تولید گندم را با استفاده از هیومیک اسید دریابد تا بتواند اثرات منفی کود های کیمیاوی و تغیرات اقلیمی را کاهش دهد. گزارش شده است که استعمال هیومیک اسید شاخص های نموی گندم مانند قد نبات</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طول ریشه</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 xml:space="preserve"> وزن خشک گیاه</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 xml:space="preserve"> وزن خشک ریشه و مقدار کلوروفیل را به ترتیب ۱۸٪</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 xml:space="preserve"> ۲۹٪</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۷۶٪</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۱۰۰٪ و ۹۶٪ افزایش داده است. علاوه بر این استعمال هیومیک اسید حاصل و اجزای حاصل گندام را مانند طول خوشه (۱۴.۶۶٪)</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 xml:space="preserve"> تعداد خوشه در متر مربع (۲۸.۷۳٪)</w:t>
      </w:r>
      <w:r w:rsidR="004A161A">
        <w:rPr>
          <w:rFonts w:ascii="Bahij Nazanin" w:hAnsi="Bahij Nazanin" w:cs="Bahij Nazanin" w:hint="cs"/>
          <w:sz w:val="24"/>
          <w:szCs w:val="24"/>
          <w:rtl/>
          <w:lang w:bidi="ps-AF"/>
        </w:rPr>
        <w:t>،</w:t>
      </w:r>
      <w:r w:rsidR="0036229F">
        <w:rPr>
          <w:rFonts w:ascii="Bahij Nazanin" w:hAnsi="Bahij Nazanin" w:cs="Bahij Nazanin" w:hint="cs"/>
          <w:sz w:val="24"/>
          <w:szCs w:val="24"/>
          <w:rtl/>
          <w:lang w:bidi="prs-AF"/>
        </w:rPr>
        <w:t xml:space="preserve"> تعداد خوشچه(۲۳.۵۲٪) و وزن ۱۰۰۰ دانه (۲۳.۹۰٪) را به صورت معنی دار افزایش داده است. هیومیک اسید </w:t>
      </w:r>
      <w:r w:rsidR="00E147C4">
        <w:rPr>
          <w:rFonts w:ascii="Bahij Nazanin" w:hAnsi="Bahij Nazanin" w:cs="Bahij Nazanin" w:hint="cs"/>
          <w:sz w:val="24"/>
          <w:szCs w:val="24"/>
          <w:rtl/>
          <w:lang w:bidi="prs-AF"/>
        </w:rPr>
        <w:t>یک ماده باثبات عضوی بوده و استعمال آن میتواند تولید گندم را به صورت باثبات افزایش داده و باعث تولید غذای کافی برای نفوس روز افزون افغانستان وجهان گردد.</w:t>
      </w:r>
    </w:p>
    <w:p w14:paraId="66735D89" w14:textId="4ED79C01" w:rsidR="00E147C4" w:rsidRDefault="00E147C4" w:rsidP="00E147C4">
      <w:pPr>
        <w:widowControl w:val="0"/>
        <w:autoSpaceDE w:val="0"/>
        <w:autoSpaceDN w:val="0"/>
        <w:adjustRightInd w:val="0"/>
        <w:spacing w:after="0" w:line="240" w:lineRule="auto"/>
        <w:ind w:left="480" w:hanging="480"/>
        <w:jc w:val="right"/>
        <w:rPr>
          <w:rFonts w:ascii="Bahij Nazanin" w:hAnsi="Bahij Nazanin" w:cs="Bahij Nazanin"/>
          <w:sz w:val="24"/>
          <w:szCs w:val="24"/>
          <w:rtl/>
          <w:lang w:bidi="prs-AF"/>
        </w:rPr>
      </w:pPr>
      <w:r w:rsidRPr="00E147C4">
        <w:rPr>
          <w:rFonts w:ascii="Bahij Nazanin" w:hAnsi="Bahij Nazanin" w:cs="Bahij Nazanin" w:hint="cs"/>
          <w:b/>
          <w:bCs/>
          <w:sz w:val="24"/>
          <w:szCs w:val="24"/>
          <w:rtl/>
          <w:lang w:bidi="prs-AF"/>
        </w:rPr>
        <w:t>کلمات کلیدی:</w:t>
      </w:r>
      <w:r>
        <w:rPr>
          <w:rFonts w:ascii="Bahij Nazanin" w:hAnsi="Bahij Nazanin" w:cs="Bahij Nazanin" w:hint="cs"/>
          <w:sz w:val="24"/>
          <w:szCs w:val="24"/>
          <w:rtl/>
          <w:lang w:bidi="prs-AF"/>
        </w:rPr>
        <w:t xml:space="preserve"> حاصل گندم؛ گندم؛ نموی گندم؛ هیومیک اسید.</w:t>
      </w:r>
    </w:p>
    <w:p w14:paraId="72D84A3A" w14:textId="4D52B276" w:rsidR="00E147C4" w:rsidRDefault="00E147C4" w:rsidP="00E147C4">
      <w:pPr>
        <w:widowControl w:val="0"/>
        <w:autoSpaceDE w:val="0"/>
        <w:autoSpaceDN w:val="0"/>
        <w:adjustRightInd w:val="0"/>
        <w:spacing w:after="0" w:line="240" w:lineRule="auto"/>
        <w:ind w:left="480" w:hanging="480"/>
        <w:jc w:val="right"/>
        <w:rPr>
          <w:rFonts w:ascii="Bahij Nazanin" w:hAnsi="Bahij Nazanin" w:cs="Bahij Nazanin"/>
          <w:sz w:val="24"/>
          <w:szCs w:val="24"/>
          <w:rtl/>
          <w:lang w:bidi="prs-AF"/>
        </w:rPr>
      </w:pPr>
    </w:p>
    <w:p w14:paraId="6EA47DC4" w14:textId="2BF62F33" w:rsidR="00E147C4" w:rsidRDefault="00E147C4" w:rsidP="00E147C4">
      <w:pPr>
        <w:widowControl w:val="0"/>
        <w:autoSpaceDE w:val="0"/>
        <w:autoSpaceDN w:val="0"/>
        <w:adjustRightInd w:val="0"/>
        <w:spacing w:after="0" w:line="240" w:lineRule="auto"/>
        <w:ind w:left="480" w:hanging="480"/>
        <w:jc w:val="right"/>
        <w:rPr>
          <w:rFonts w:ascii="Bahij Nazanin" w:hAnsi="Bahij Nazanin" w:cs="Bahij Nazanin"/>
          <w:sz w:val="24"/>
          <w:szCs w:val="24"/>
          <w:rtl/>
          <w:lang w:bidi="prs-AF"/>
        </w:rPr>
      </w:pPr>
    </w:p>
    <w:sectPr w:rsidR="00E147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hij Nazanin">
    <w:panose1 w:val="02040503050201020203"/>
    <w:charset w:val="00"/>
    <w:family w:val="roman"/>
    <w:pitch w:val="variable"/>
    <w:sig w:usb0="8000202F" w:usb1="8000A04A" w:usb2="00000008" w:usb3="00000000" w:csb0="00000041" w:csb1="00000000"/>
  </w:font>
  <w:font w:name="Bahij Zar">
    <w:panose1 w:val="02040503050201020203"/>
    <w:charset w:val="00"/>
    <w:family w:val="roman"/>
    <w:pitch w:val="variable"/>
    <w:sig w:usb0="8000202F" w:usb1="8000A04A"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03DF0"/>
    <w:multiLevelType w:val="multilevel"/>
    <w:tmpl w:val="C674CD48"/>
    <w:lvl w:ilvl="0">
      <w:start w:val="1"/>
      <w:numFmt w:val="decimal"/>
      <w:isLgl/>
      <w:lvlText w:val="Chapter %1"/>
      <w:lvlJc w:val="left"/>
      <w:pPr>
        <w:tabs>
          <w:tab w:val="num" w:pos="1984"/>
        </w:tabs>
        <w:ind w:left="1984" w:hanging="1984"/>
      </w:pPr>
      <w:rPr>
        <w:rFonts w:ascii="Times New Roman" w:hAnsi="Times New Roman" w:cs="Times New Roman"/>
        <w:b/>
        <w:bCs w:val="0"/>
        <w:i w:val="0"/>
        <w:iCs w:val="0"/>
        <w:caps/>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9781"/>
        </w:tabs>
        <w:ind w:left="9781" w:hanging="850"/>
      </w:pPr>
      <w:rPr>
        <w:rFonts w:hint="default"/>
        <w:b/>
        <w:i w:val="0"/>
        <w:color w:val="000000" w:themeColor="text1"/>
      </w:rPr>
    </w:lvl>
    <w:lvl w:ilvl="2">
      <w:start w:val="1"/>
      <w:numFmt w:val="decimal"/>
      <w:pStyle w:val="Heading3"/>
      <w:lvlText w:val="%1.%2.%3"/>
      <w:lvlJc w:val="left"/>
      <w:pPr>
        <w:tabs>
          <w:tab w:val="num" w:pos="850"/>
        </w:tabs>
        <w:ind w:left="850" w:hanging="85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2700"/>
        </w:tabs>
        <w:ind w:left="1543" w:hanging="283"/>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8"/>
      <w:numFmt w:val="upperLetter"/>
      <w:suff w:val="nothing"/>
      <w:lvlText w:val="%7"/>
      <w:lvlJc w:val="left"/>
      <w:pPr>
        <w:ind w:left="0" w:firstLine="0"/>
      </w:pPr>
      <w:rPr>
        <w:rFonts w:hint="default"/>
      </w:rPr>
    </w:lvl>
    <w:lvl w:ilvl="7">
      <w:start w:val="1"/>
      <w:numFmt w:val="upperLetter"/>
      <w:lvlText w:val="Appendix %8: "/>
      <w:lvlJc w:val="left"/>
      <w:pPr>
        <w:tabs>
          <w:tab w:val="num" w:pos="2160"/>
        </w:tabs>
        <w:ind w:left="1440" w:hanging="144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Appendix %8.%9: "/>
      <w:lvlJc w:val="left"/>
      <w:pPr>
        <w:tabs>
          <w:tab w:val="num" w:pos="2520"/>
        </w:tabs>
        <w:ind w:left="1584" w:hanging="1584"/>
      </w:pPr>
      <w:rPr>
        <w:rFonts w:hint="default"/>
      </w:rPr>
    </w:lvl>
  </w:abstractNum>
  <w:abstractNum w:abstractNumId="1" w15:restartNumberingAfterBreak="0">
    <w:nsid w:val="1E7351B4"/>
    <w:multiLevelType w:val="hybridMultilevel"/>
    <w:tmpl w:val="7F3A4734"/>
    <w:lvl w:ilvl="0" w:tplc="EE2EF3FA">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225219023">
    <w:abstractNumId w:val="0"/>
  </w:num>
  <w:num w:numId="2" w16cid:durableId="1092317603">
    <w:abstractNumId w:val="0"/>
  </w:num>
  <w:num w:numId="3" w16cid:durableId="1472670095">
    <w:abstractNumId w:val="0"/>
  </w:num>
  <w:num w:numId="4" w16cid:durableId="2702875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3CA"/>
    <w:rsid w:val="00000A6D"/>
    <w:rsid w:val="00006155"/>
    <w:rsid w:val="00030194"/>
    <w:rsid w:val="000475C3"/>
    <w:rsid w:val="000652D3"/>
    <w:rsid w:val="00065387"/>
    <w:rsid w:val="000773E3"/>
    <w:rsid w:val="00094298"/>
    <w:rsid w:val="00095D50"/>
    <w:rsid w:val="000B1305"/>
    <w:rsid w:val="000C21E2"/>
    <w:rsid w:val="000D5BA4"/>
    <w:rsid w:val="0010146F"/>
    <w:rsid w:val="001265E4"/>
    <w:rsid w:val="00131F07"/>
    <w:rsid w:val="00135960"/>
    <w:rsid w:val="001509E6"/>
    <w:rsid w:val="00163821"/>
    <w:rsid w:val="001723CA"/>
    <w:rsid w:val="00195BF7"/>
    <w:rsid w:val="001A45AE"/>
    <w:rsid w:val="00201A60"/>
    <w:rsid w:val="00215FF2"/>
    <w:rsid w:val="00235740"/>
    <w:rsid w:val="00237E61"/>
    <w:rsid w:val="002612ED"/>
    <w:rsid w:val="00294E5D"/>
    <w:rsid w:val="002A1BC7"/>
    <w:rsid w:val="002B770A"/>
    <w:rsid w:val="002C7575"/>
    <w:rsid w:val="002D0D5C"/>
    <w:rsid w:val="002F3223"/>
    <w:rsid w:val="00344A84"/>
    <w:rsid w:val="00354E1B"/>
    <w:rsid w:val="0036229F"/>
    <w:rsid w:val="003630CF"/>
    <w:rsid w:val="00376820"/>
    <w:rsid w:val="00383D96"/>
    <w:rsid w:val="00391513"/>
    <w:rsid w:val="00397DF5"/>
    <w:rsid w:val="003A2631"/>
    <w:rsid w:val="003C18D2"/>
    <w:rsid w:val="003D7376"/>
    <w:rsid w:val="004105E0"/>
    <w:rsid w:val="004146CB"/>
    <w:rsid w:val="00445A35"/>
    <w:rsid w:val="004615E4"/>
    <w:rsid w:val="0048573B"/>
    <w:rsid w:val="00486A5B"/>
    <w:rsid w:val="004A161A"/>
    <w:rsid w:val="004A4BE8"/>
    <w:rsid w:val="004E3DE3"/>
    <w:rsid w:val="00506676"/>
    <w:rsid w:val="00572355"/>
    <w:rsid w:val="005850D7"/>
    <w:rsid w:val="005C01C1"/>
    <w:rsid w:val="005D0509"/>
    <w:rsid w:val="005D264A"/>
    <w:rsid w:val="005D373E"/>
    <w:rsid w:val="005E0B3F"/>
    <w:rsid w:val="005E29B8"/>
    <w:rsid w:val="005E539D"/>
    <w:rsid w:val="0060641E"/>
    <w:rsid w:val="00621844"/>
    <w:rsid w:val="006354F9"/>
    <w:rsid w:val="00674063"/>
    <w:rsid w:val="006C26A6"/>
    <w:rsid w:val="006C3C57"/>
    <w:rsid w:val="006D0E5B"/>
    <w:rsid w:val="006E5B82"/>
    <w:rsid w:val="006F5C31"/>
    <w:rsid w:val="007473EB"/>
    <w:rsid w:val="007842D6"/>
    <w:rsid w:val="007965AF"/>
    <w:rsid w:val="007C3326"/>
    <w:rsid w:val="007D502E"/>
    <w:rsid w:val="007E6684"/>
    <w:rsid w:val="007F4231"/>
    <w:rsid w:val="0080597E"/>
    <w:rsid w:val="008156C5"/>
    <w:rsid w:val="00815DB3"/>
    <w:rsid w:val="008860E0"/>
    <w:rsid w:val="0089657B"/>
    <w:rsid w:val="008B0203"/>
    <w:rsid w:val="008F2060"/>
    <w:rsid w:val="00906733"/>
    <w:rsid w:val="00921F12"/>
    <w:rsid w:val="00924EB8"/>
    <w:rsid w:val="0095609C"/>
    <w:rsid w:val="00957986"/>
    <w:rsid w:val="00974918"/>
    <w:rsid w:val="00992325"/>
    <w:rsid w:val="009A2609"/>
    <w:rsid w:val="009B0B99"/>
    <w:rsid w:val="009B10DA"/>
    <w:rsid w:val="009B54AC"/>
    <w:rsid w:val="009D2C55"/>
    <w:rsid w:val="009D7546"/>
    <w:rsid w:val="009F78E2"/>
    <w:rsid w:val="00A13D7D"/>
    <w:rsid w:val="00A263AA"/>
    <w:rsid w:val="00A8062E"/>
    <w:rsid w:val="00A90D49"/>
    <w:rsid w:val="00A93B74"/>
    <w:rsid w:val="00AC6618"/>
    <w:rsid w:val="00AE08B6"/>
    <w:rsid w:val="00AF4CAD"/>
    <w:rsid w:val="00B313DC"/>
    <w:rsid w:val="00B42D64"/>
    <w:rsid w:val="00B45C1C"/>
    <w:rsid w:val="00B629F6"/>
    <w:rsid w:val="00B8257B"/>
    <w:rsid w:val="00BA06FA"/>
    <w:rsid w:val="00BA36F6"/>
    <w:rsid w:val="00BB4611"/>
    <w:rsid w:val="00BF66F5"/>
    <w:rsid w:val="00C36708"/>
    <w:rsid w:val="00C62167"/>
    <w:rsid w:val="00C63818"/>
    <w:rsid w:val="00C75CD5"/>
    <w:rsid w:val="00CA6F10"/>
    <w:rsid w:val="00CD490F"/>
    <w:rsid w:val="00CD5C54"/>
    <w:rsid w:val="00D00C2E"/>
    <w:rsid w:val="00D00CA9"/>
    <w:rsid w:val="00D17BC3"/>
    <w:rsid w:val="00D44776"/>
    <w:rsid w:val="00D97220"/>
    <w:rsid w:val="00DA6400"/>
    <w:rsid w:val="00DC1B00"/>
    <w:rsid w:val="00DD2FF0"/>
    <w:rsid w:val="00DD633E"/>
    <w:rsid w:val="00E0591D"/>
    <w:rsid w:val="00E11080"/>
    <w:rsid w:val="00E147C4"/>
    <w:rsid w:val="00E17753"/>
    <w:rsid w:val="00E33AAD"/>
    <w:rsid w:val="00E4663D"/>
    <w:rsid w:val="00E6386C"/>
    <w:rsid w:val="00EB05A1"/>
    <w:rsid w:val="00EE2E94"/>
    <w:rsid w:val="00EE5D8E"/>
    <w:rsid w:val="00EF3956"/>
    <w:rsid w:val="00F029F3"/>
    <w:rsid w:val="00F02B02"/>
    <w:rsid w:val="00F03B7B"/>
    <w:rsid w:val="00F11944"/>
    <w:rsid w:val="00F13F9B"/>
    <w:rsid w:val="00F27997"/>
    <w:rsid w:val="00F318A8"/>
    <w:rsid w:val="00F31C3F"/>
    <w:rsid w:val="00F33EAF"/>
    <w:rsid w:val="00F511EA"/>
    <w:rsid w:val="00F54F25"/>
    <w:rsid w:val="00F61EFE"/>
    <w:rsid w:val="00F649CE"/>
    <w:rsid w:val="00F87752"/>
    <w:rsid w:val="00FA3D35"/>
    <w:rsid w:val="00FB3D90"/>
    <w:rsid w:val="00FB6B87"/>
    <w:rsid w:val="00FC0660"/>
    <w:rsid w:val="00FD2C46"/>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16CA8"/>
  <w15:chartTrackingRefBased/>
  <w15:docId w15:val="{F8228F24-D31F-4CFA-B8A9-C5B38417C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autoRedefine/>
    <w:qFormat/>
    <w:rsid w:val="00397DF5"/>
    <w:pPr>
      <w:keepNext/>
      <w:numPr>
        <w:ilvl w:val="2"/>
        <w:numId w:val="3"/>
      </w:numPr>
      <w:spacing w:before="480" w:after="120" w:line="360" w:lineRule="auto"/>
      <w:outlineLvl w:val="2"/>
    </w:pPr>
    <w:rPr>
      <w:rFonts w:ascii="Times New Roman" w:eastAsia="Times New Roman" w:hAnsi="Times New Roman" w:cs="Arial"/>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97DF5"/>
    <w:rPr>
      <w:rFonts w:ascii="Times New Roman" w:eastAsia="Times New Roman" w:hAnsi="Times New Roman" w:cs="Arial"/>
      <w:b/>
      <w:bCs/>
      <w:sz w:val="24"/>
      <w:szCs w:val="26"/>
      <w:lang w:val="en-AU"/>
    </w:rPr>
  </w:style>
  <w:style w:type="paragraph" w:styleId="ListParagraph">
    <w:name w:val="List Paragraph"/>
    <w:basedOn w:val="Normal"/>
    <w:uiPriority w:val="34"/>
    <w:qFormat/>
    <w:rsid w:val="009F78E2"/>
    <w:pPr>
      <w:ind w:left="720"/>
      <w:contextualSpacing/>
    </w:pPr>
  </w:style>
  <w:style w:type="character" w:styleId="Hyperlink">
    <w:name w:val="Hyperlink"/>
    <w:basedOn w:val="DefaultParagraphFont"/>
    <w:uiPriority w:val="99"/>
    <w:unhideWhenUsed/>
    <w:rsid w:val="00921F12"/>
    <w:rPr>
      <w:color w:val="0563C1" w:themeColor="hyperlink"/>
      <w:u w:val="single"/>
    </w:rPr>
  </w:style>
  <w:style w:type="character" w:styleId="Emphasis">
    <w:name w:val="Emphasis"/>
    <w:basedOn w:val="DefaultParagraphFont"/>
    <w:uiPriority w:val="20"/>
    <w:qFormat/>
    <w:rsid w:val="00095D5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salihi@anastu.edu.a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salihi@anastu.edu.a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CC792-EBC0-43FE-9639-152D1EE63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7</Pages>
  <Words>23554</Words>
  <Characters>134260</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adiq salihi</dc:creator>
  <cp:keywords/>
  <dc:description/>
  <cp:lastModifiedBy>mohammad sadiq salihi</cp:lastModifiedBy>
  <cp:revision>99</cp:revision>
  <dcterms:created xsi:type="dcterms:W3CDTF">2023-04-25T03:16:00Z</dcterms:created>
  <dcterms:modified xsi:type="dcterms:W3CDTF">2024-04-0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vt:lpwstr>
  </property>
  <property fmtid="{D5CDD505-2E9C-101B-9397-08002B2CF9AE}" pid="13" name="Mendeley Recent Style Name 5_1">
    <vt:lpwstr>Council of Science Editors, Citation-Sequence (numeric)</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0acba0-747f-31dd-a994-1a6bffe8ec3b</vt:lpwstr>
  </property>
  <property fmtid="{D5CDD505-2E9C-101B-9397-08002B2CF9AE}" pid="24" name="Mendeley Citation Style_1">
    <vt:lpwstr>http://www.zotero.org/styles/apa</vt:lpwstr>
  </property>
</Properties>
</file>